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F418A" w14:textId="31F2074D" w:rsidR="00451283" w:rsidRDefault="00A03AA3" w:rsidP="00BF2145">
      <w:pPr>
        <w:pStyle w:val="Header"/>
        <w:jc w:val="center"/>
        <w:rPr>
          <w:b/>
          <w:bCs/>
          <w:sz w:val="36"/>
          <w:szCs w:val="36"/>
        </w:rPr>
      </w:pPr>
      <w:r w:rsidRPr="002D0BF5">
        <w:rPr>
          <w:b/>
          <w:bCs/>
          <w:sz w:val="36"/>
          <w:szCs w:val="36"/>
        </w:rPr>
        <w:t>Progress Report Home Price Prediction in Ames, Iowa</w:t>
      </w:r>
    </w:p>
    <w:p w14:paraId="6390E9A1" w14:textId="2B8BB57F" w:rsidR="00C3352B" w:rsidRDefault="00A03AA3" w:rsidP="00BF2145">
      <w:pPr>
        <w:pStyle w:val="Header"/>
        <w:ind w:left="720"/>
        <w:jc w:val="center"/>
        <w:rPr>
          <w:b/>
          <w:bCs/>
          <w:sz w:val="36"/>
          <w:szCs w:val="36"/>
        </w:rPr>
      </w:pPr>
      <w:r w:rsidRPr="00D56397">
        <w:rPr>
          <w:b/>
          <w:bCs/>
          <w:sz w:val="36"/>
          <w:szCs w:val="36"/>
        </w:rPr>
        <w:t>Team 84</w:t>
      </w:r>
    </w:p>
    <w:p w14:paraId="68CED139" w14:textId="4ED983CF" w:rsidR="00A03AA3" w:rsidRPr="00C3352B" w:rsidRDefault="00D56397" w:rsidP="00BA0ADC">
      <w:pPr>
        <w:pStyle w:val="Header"/>
        <w:ind w:left="720"/>
        <w:jc w:val="center"/>
        <w:rPr>
          <w:b/>
          <w:bCs/>
          <w:sz w:val="24"/>
          <w:szCs w:val="24"/>
        </w:rPr>
      </w:pPr>
      <w:r w:rsidRPr="00D56397">
        <w:rPr>
          <w:b/>
          <w:bCs/>
          <w:sz w:val="24"/>
          <w:szCs w:val="24"/>
        </w:rPr>
        <w:t>Reena Sahai (RSahai6)</w:t>
      </w:r>
      <w:r w:rsidR="00C3352B" w:rsidRPr="00C3352B">
        <w:rPr>
          <w:b/>
          <w:bCs/>
          <w:sz w:val="24"/>
          <w:szCs w:val="24"/>
        </w:rPr>
        <w:t xml:space="preserve">; </w:t>
      </w:r>
      <w:r w:rsidRPr="00D56397">
        <w:rPr>
          <w:b/>
          <w:bCs/>
          <w:sz w:val="24"/>
          <w:szCs w:val="24"/>
        </w:rPr>
        <w:t>Jonathan Gerszberg (JGerszberg3)</w:t>
      </w:r>
      <w:r w:rsidR="00C3352B" w:rsidRPr="00C3352B">
        <w:rPr>
          <w:b/>
          <w:bCs/>
          <w:sz w:val="24"/>
          <w:szCs w:val="24"/>
        </w:rPr>
        <w:t xml:space="preserve">; </w:t>
      </w:r>
      <w:r w:rsidRPr="00D56397">
        <w:rPr>
          <w:b/>
          <w:bCs/>
          <w:sz w:val="24"/>
          <w:szCs w:val="24"/>
        </w:rPr>
        <w:t>Vignesh Thavamani Thenmozhi (VThenmozhi3)</w:t>
      </w:r>
      <w:r w:rsidR="00C3352B" w:rsidRPr="00C3352B">
        <w:rPr>
          <w:b/>
          <w:bCs/>
          <w:sz w:val="24"/>
          <w:szCs w:val="24"/>
        </w:rPr>
        <w:t xml:space="preserve">; </w:t>
      </w:r>
      <w:r w:rsidRPr="00D56397">
        <w:rPr>
          <w:b/>
          <w:bCs/>
          <w:sz w:val="24"/>
          <w:szCs w:val="24"/>
        </w:rPr>
        <w:t>Siddharth Gudiduri (SGudiduri3)</w:t>
      </w:r>
    </w:p>
    <w:p w14:paraId="3DE3BCAA" w14:textId="1F10245A" w:rsidR="00F3034E" w:rsidRPr="00A03AA3" w:rsidRDefault="00F3034E" w:rsidP="00A03AA3">
      <w:pPr>
        <w:pStyle w:val="Header"/>
        <w:jc w:val="center"/>
        <w:rPr>
          <w:b/>
          <w:bCs/>
          <w:sz w:val="36"/>
          <w:szCs w:val="36"/>
        </w:rPr>
      </w:pPr>
    </w:p>
    <w:p w14:paraId="6C5B29BC" w14:textId="2FB0C2FA" w:rsidR="00CD0FED" w:rsidRDefault="00E40526">
      <w:r>
        <w:rPr>
          <w:b/>
          <w:bCs/>
          <w:sz w:val="24"/>
          <w:szCs w:val="24"/>
        </w:rPr>
        <w:t>Over</w:t>
      </w:r>
      <w:r w:rsidR="005F6DFC">
        <w:rPr>
          <w:b/>
          <w:bCs/>
          <w:sz w:val="24"/>
          <w:szCs w:val="24"/>
        </w:rPr>
        <w:t>v</w:t>
      </w:r>
      <w:r>
        <w:rPr>
          <w:b/>
          <w:bCs/>
          <w:sz w:val="24"/>
          <w:szCs w:val="24"/>
        </w:rPr>
        <w:t>iew of the Project</w:t>
      </w:r>
      <w:r w:rsidR="008E1C59">
        <w:rPr>
          <w:b/>
          <w:bCs/>
          <w:sz w:val="24"/>
          <w:szCs w:val="24"/>
        </w:rPr>
        <w:t>:</w:t>
      </w:r>
    </w:p>
    <w:p w14:paraId="4BA8B4CE" w14:textId="7FFFF7AE" w:rsidR="00F45F0B" w:rsidRDefault="005F6DFC" w:rsidP="00451283">
      <w:pPr>
        <w:jc w:val="both"/>
      </w:pPr>
      <w:r w:rsidRPr="005F6DFC">
        <w:rPr>
          <w:i/>
          <w:iCs/>
        </w:rPr>
        <w:t xml:space="preserve">Background </w:t>
      </w:r>
      <w:r w:rsidR="00657438">
        <w:rPr>
          <w:i/>
          <w:iCs/>
        </w:rPr>
        <w:t>–</w:t>
      </w:r>
      <w:r>
        <w:t xml:space="preserve"> </w:t>
      </w:r>
      <w:r w:rsidR="00CD0FED">
        <w:t>The United States, as of 2020, has a housing shortage of over 3.8 million dwellings and trending upwards</w:t>
      </w:r>
      <w:r w:rsidR="00634073">
        <w:t>.</w:t>
      </w:r>
      <w:r w:rsidR="00634073">
        <w:fldChar w:fldCharType="begin"/>
      </w:r>
      <w:r w:rsidR="005F4178">
        <w:instrText xml:space="preserve"> ADDIN EN.CITE &lt;EndNote&gt;&lt;Cite&gt;&lt;Author&gt;Khater&lt;/Author&gt;&lt;Year&gt;2021&lt;/Year&gt;&lt;RecNum&gt;38&lt;/RecNum&gt;&lt;DisplayText&gt;[1]&lt;/DisplayText&gt;&lt;record&gt;&lt;rec-number&gt;38&lt;/rec-number&gt;&lt;foreign-keys&gt;&lt;key app="EN" db-id="5a2ewex9qvdxffetsx352f9sr5we02xfztd9" timestamp="1656946104"&gt;38&lt;/key&gt;&lt;/foreign-keys&gt;&lt;ref-type name="Web Page"&gt;12&lt;/ref-type&gt;&lt;contributors&gt;&lt;authors&gt;&lt;author&gt;Khater, Sam &lt;/author&gt;&lt;/authors&gt;&lt;/contributors&gt;&lt;titles&gt;&lt;title&gt;One of the Most Important Challenges our Industry will Face: The Significant Shortage of Starter Homes&lt;/title&gt;&lt;/titles&gt;&lt;volume&gt;2022&lt;/volume&gt;&lt;number&gt;07/04/2022&lt;/number&gt;&lt;dates&gt;&lt;year&gt;2021&lt;/year&gt;&lt;/dates&gt;&lt;publisher&gt;Freddie Mac’s Economic &amp;amp; Housing Research Department&lt;/publisher&gt;&lt;urls&gt;&lt;related-urls&gt;&lt;url&gt;https://www.freddiemac.com/perspectives/sam-khater/20210415-single-family-shortage&lt;/url&gt;&lt;/related-urls&gt;&lt;/urls&gt;&lt;custom1&gt;2022&lt;/custom1&gt;&lt;custom2&gt;July 4 2022.&lt;/custom2&gt;&lt;/record&gt;&lt;/Cite&gt;&lt;/EndNote&gt;</w:instrText>
      </w:r>
      <w:r w:rsidR="00634073">
        <w:fldChar w:fldCharType="separate"/>
      </w:r>
      <w:r w:rsidR="00634073">
        <w:rPr>
          <w:noProof/>
        </w:rPr>
        <w:t>[1]</w:t>
      </w:r>
      <w:r w:rsidR="00634073">
        <w:fldChar w:fldCharType="end"/>
      </w:r>
      <w:r w:rsidR="00634073">
        <w:t xml:space="preserve"> </w:t>
      </w:r>
      <w:r w:rsidR="00CD0FED">
        <w:t xml:space="preserve">This critical shortage can have </w:t>
      </w:r>
      <w:r w:rsidR="00F45F0B">
        <w:t xml:space="preserve">a </w:t>
      </w:r>
      <w:r w:rsidR="00CD0FED">
        <w:t>long</w:t>
      </w:r>
      <w:r w:rsidR="00F45F0B">
        <w:t>-</w:t>
      </w:r>
      <w:r w:rsidR="00CD0FED">
        <w:t xml:space="preserve">term detrimental impact on </w:t>
      </w:r>
      <w:r w:rsidR="00CB57E3">
        <w:t>displaced</w:t>
      </w:r>
      <w:r w:rsidR="00CD0FED">
        <w:t xml:space="preserve"> persons and the greater community. </w:t>
      </w:r>
      <w:r w:rsidR="00146445">
        <w:t>To</w:t>
      </w:r>
      <w:r w:rsidR="00CD0FED">
        <w:t xml:space="preserve"> fix this issue</w:t>
      </w:r>
      <w:r w:rsidR="00E13DDB">
        <w:t>,</w:t>
      </w:r>
      <w:r w:rsidR="00CD0FED">
        <w:t xml:space="preserve"> a variety of </w:t>
      </w:r>
      <w:r w:rsidR="00F45F0B">
        <w:t xml:space="preserve">industries such as building contractors, realtors, sellers, and public policy administrators all </w:t>
      </w:r>
      <w:r w:rsidR="00BB29EA">
        <w:t>must</w:t>
      </w:r>
      <w:r w:rsidR="00F45F0B">
        <w:t xml:space="preserve"> come together to </w:t>
      </w:r>
      <w:r w:rsidR="00F763E2">
        <w:t xml:space="preserve">not only </w:t>
      </w:r>
      <w:r w:rsidR="00D400F9">
        <w:t xml:space="preserve">provide </w:t>
      </w:r>
      <w:r w:rsidR="00F763E2">
        <w:t>homes</w:t>
      </w:r>
      <w:r w:rsidR="00F45F0B">
        <w:t xml:space="preserve"> but also homes that </w:t>
      </w:r>
      <w:r w:rsidR="00526F5F">
        <w:t>buyers</w:t>
      </w:r>
      <w:r w:rsidR="00146445">
        <w:t xml:space="preserve"> desire and can reasonably maintain.</w:t>
      </w:r>
      <w:r w:rsidR="00E13DDB">
        <w:t xml:space="preserve"> </w:t>
      </w:r>
    </w:p>
    <w:p w14:paraId="08D7564E" w14:textId="59401ED2" w:rsidR="00A03AA3" w:rsidRDefault="00A03AA3" w:rsidP="00451283">
      <w:pPr>
        <w:jc w:val="both"/>
      </w:pPr>
      <w:r>
        <w:t xml:space="preserve">Real estate is unique when compared to other industries. Houses are durable and last multiple decades. It is a necessity, and at the same time, it offers stable growth; hence, it is one of the best long-term investment options. Every house is unique in terms of style, design, features, location, and construction type, making the pricing highly complex. </w:t>
      </w:r>
      <w:r w:rsidR="00D512EA">
        <w:t xml:space="preserve">The real estate business </w:t>
      </w:r>
      <w:r>
        <w:t>can be</w:t>
      </w:r>
      <w:r w:rsidR="00D512EA">
        <w:t xml:space="preserve"> very lucrative if you understand </w:t>
      </w:r>
      <w:r>
        <w:t xml:space="preserve">the </w:t>
      </w:r>
      <w:r w:rsidR="00D512EA">
        <w:t>key factors that drive people to buy or sell homes. It has been challenging to predict the price of a home because there are a lot of factors contributing to its value.</w:t>
      </w:r>
      <w:r w:rsidR="005F4178">
        <w:fldChar w:fldCharType="begin"/>
      </w:r>
      <w:r w:rsidR="005F4178">
        <w:instrText xml:space="preserve"> ADDIN EN.CITE &lt;EndNote&gt;&lt;Cite&gt;&lt;Author&gt;Ozgur&lt;/Author&gt;&lt;Year&gt;2016&lt;/Year&gt;&lt;RecNum&gt;37&lt;/RecNum&gt;&lt;DisplayText&gt;[2]&lt;/DisplayText&gt;&lt;record&gt;&lt;rec-number&gt;37&lt;/rec-number&gt;&lt;foreign-keys&gt;&lt;key app="EN" db-id="5a2ewex9qvdxffetsx352f9sr5we02xfztd9" timestamp="1656945747"&gt;37&lt;/key&gt;&lt;/foreign-keys&gt;&lt;ref-type name="Journal Article"&gt;17&lt;/ref-type&gt;&lt;contributors&gt;&lt;authors&gt;&lt;author&gt;Ozgur, Ceyhun&lt;/author&gt;&lt;author&gt;Hughes, Zachariah&lt;/author&gt;&lt;author&gt;Rogers, Grace&lt;/author&gt;&lt;author&gt; Parveen, Sufia&lt;/author&gt;&lt;/authors&gt;&lt;/contributors&gt;&lt;titles&gt;&lt;title&gt;Multiple Linear Regression Applications in Real Estate Pricing&lt;/title&gt;&lt;secondary-title&gt;Business Faculty Publications&lt;/secondary-title&gt;&lt;/titles&gt;&lt;periodical&gt;&lt;full-title&gt;Business Faculty Publications&lt;/full-title&gt;&lt;/periodical&gt;&lt;volume&gt;61&lt;/volume&gt;&lt;dates&gt;&lt;year&gt;2016&lt;/year&gt;&lt;/dates&gt;&lt;urls&gt;&lt;related-urls&gt;&lt;url&gt;https://scholar.valpo.edu/cba_fac_pub/61&lt;/url&gt;&lt;/related-urls&gt;&lt;/urls&gt;&lt;/record&gt;&lt;/Cite&gt;&lt;/EndNote&gt;</w:instrText>
      </w:r>
      <w:r w:rsidR="005F4178">
        <w:fldChar w:fldCharType="separate"/>
      </w:r>
      <w:r w:rsidR="005F4178">
        <w:rPr>
          <w:noProof/>
        </w:rPr>
        <w:t>[2]</w:t>
      </w:r>
      <w:r w:rsidR="005F4178">
        <w:fldChar w:fldCharType="end"/>
      </w:r>
      <w:r w:rsidR="00D512EA">
        <w:t xml:space="preserve"> </w:t>
      </w:r>
      <w:r>
        <w:t xml:space="preserve">In addition to the physical and geographical aspects of a home, there is a temporal component </w:t>
      </w:r>
      <w:r w:rsidR="00E13DDB">
        <w:t xml:space="preserve">to </w:t>
      </w:r>
      <w:r>
        <w:t xml:space="preserve">home pricing too. </w:t>
      </w:r>
      <w:r w:rsidR="00D512EA">
        <w:t xml:space="preserve">Since the pandemic, US home prices have soared </w:t>
      </w:r>
      <w:r w:rsidR="00186EFA">
        <w:t>compared to income growth</w:t>
      </w:r>
      <w:r w:rsidR="00747445">
        <w:t>,</w:t>
      </w:r>
      <w:r w:rsidR="00186EFA">
        <w:t xml:space="preserve"> due to </w:t>
      </w:r>
      <w:r w:rsidR="00326C78">
        <w:t xml:space="preserve">multiple </w:t>
      </w:r>
      <w:r w:rsidR="00D512EA">
        <w:t xml:space="preserve">factors </w:t>
      </w:r>
      <w:r w:rsidR="004012ED">
        <w:t>including</w:t>
      </w:r>
      <w:r w:rsidR="00D512EA">
        <w:t xml:space="preserve"> inflation, interest rates</w:t>
      </w:r>
      <w:r w:rsidR="00747445">
        <w:t xml:space="preserve"> hikes</w:t>
      </w:r>
      <w:r w:rsidR="00D512EA">
        <w:t xml:space="preserve">, supply chain issues, labor constraints, and the </w:t>
      </w:r>
      <w:r w:rsidR="0005295D">
        <w:t>economy’s overall health</w:t>
      </w:r>
      <w:r w:rsidR="00D512EA">
        <w:t xml:space="preserve">. All these factors play an important part in consumer confidence, which impacts the willingness of someone to </w:t>
      </w:r>
      <w:r w:rsidR="00CA6412">
        <w:t>invest</w:t>
      </w:r>
      <w:r w:rsidR="00D512EA">
        <w:t xml:space="preserve"> in real estate. Going hand in hand with when to buy/sell a home</w:t>
      </w:r>
      <w:r w:rsidR="004012ED">
        <w:t>,</w:t>
      </w:r>
      <w:r w:rsidR="00D512EA">
        <w:t xml:space="preserve"> is determining what a consumer wants in their home. What features of a home are a necessity versus a nice to have and a do not want to have? Essentially, </w:t>
      </w:r>
      <w:r w:rsidR="0082363C">
        <w:t>when</w:t>
      </w:r>
      <w:r w:rsidR="00D512EA">
        <w:t xml:space="preserve"> considering buying/selling real estate, it is critical to understand what aspects of a home a buyer is willing to pay for and what a buyer sees as a liability. </w:t>
      </w:r>
      <w:r w:rsidR="00E13DDB">
        <w:t xml:space="preserve">This suggests that the ability to create a model that can predict home prices based on </w:t>
      </w:r>
      <w:r w:rsidR="0082363C">
        <w:t>various</w:t>
      </w:r>
      <w:r w:rsidR="00E13DDB">
        <w:t xml:space="preserve"> factors </w:t>
      </w:r>
      <w:r w:rsidR="00A91478">
        <w:t>about</w:t>
      </w:r>
      <w:r w:rsidR="00E13DDB">
        <w:t xml:space="preserve"> a home could be very beneficial.</w:t>
      </w:r>
    </w:p>
    <w:p w14:paraId="0A57FCCF" w14:textId="2819699C" w:rsidR="0079122A" w:rsidRDefault="005F6DFC" w:rsidP="0079122A">
      <w:pPr>
        <w:jc w:val="both"/>
        <w:rPr>
          <w:rFonts w:ascii="Calibri" w:eastAsia="Calibri" w:hAnsi="Calibri" w:cs="Calibri"/>
        </w:rPr>
      </w:pPr>
      <w:r>
        <w:rPr>
          <w:i/>
          <w:iCs/>
        </w:rPr>
        <w:t>Hypothesis</w:t>
      </w:r>
      <w:r w:rsidRPr="005F6DFC">
        <w:rPr>
          <w:i/>
          <w:iCs/>
        </w:rPr>
        <w:t xml:space="preserve"> </w:t>
      </w:r>
      <w:r w:rsidR="00657438">
        <w:rPr>
          <w:i/>
          <w:iCs/>
        </w:rPr>
        <w:t>–</w:t>
      </w:r>
      <w:r>
        <w:t xml:space="preserve"> </w:t>
      </w:r>
      <w:r w:rsidR="0079122A">
        <w:rPr>
          <w:rFonts w:ascii="Calibri" w:eastAsia="Calibri" w:hAnsi="Calibri" w:cs="Calibri"/>
        </w:rPr>
        <w:t xml:space="preserve">We expect to build a model that has a minimum RMSE &lt; 6000 and  </w:t>
      </w:r>
      <m:oMath>
        <m:sSup>
          <m:sSupPr>
            <m:ctrlPr>
              <w:rPr>
                <w:rFonts w:ascii="Cambria Math" w:hAnsi="Cambria Math" w:cs="Calibri"/>
                <w:color w:val="000000"/>
                <w:shd w:val="clear" w:color="auto" w:fill="FFFFFF"/>
              </w:rPr>
            </m:ctrlPr>
          </m:sSupPr>
          <m:e>
            <m:r>
              <m:rPr>
                <m:sty m:val="bi"/>
              </m:rPr>
              <w:rPr>
                <w:rStyle w:val="normaltextrun"/>
                <w:rFonts w:ascii="Cambria Math" w:hAnsi="Cambria Math" w:cs="Calibri"/>
                <w:color w:val="000000"/>
                <w:shd w:val="clear" w:color="auto" w:fill="FFFFFF"/>
              </w:rPr>
              <m:t>R</m:t>
            </m:r>
          </m:e>
          <m:sup>
            <m:r>
              <m:rPr>
                <m:sty m:val="b"/>
              </m:rPr>
              <w:rPr>
                <w:rStyle w:val="normaltextrun"/>
                <w:rFonts w:ascii="Cambria Math" w:hAnsi="Cambria Math" w:cs="Calibri"/>
                <w:color w:val="000000"/>
                <w:shd w:val="clear" w:color="auto" w:fill="FFFFFF"/>
              </w:rPr>
              <m:t>2</m:t>
            </m:r>
          </m:sup>
        </m:sSup>
      </m:oMath>
      <w:r w:rsidR="0079122A">
        <w:rPr>
          <w:rFonts w:ascii="Calibri" w:eastAsia="Calibri" w:hAnsi="Calibri" w:cs="Calibri"/>
        </w:rPr>
        <w:t xml:space="preserve"> &gt; 80% when predicting against the test dataset. Iterative methods i.e., using feature engineering, </w:t>
      </w:r>
      <w:r w:rsidR="00A90299">
        <w:rPr>
          <w:rFonts w:ascii="Calibri" w:eastAsia="Calibri" w:hAnsi="Calibri" w:cs="Calibri"/>
        </w:rPr>
        <w:t xml:space="preserve">performing </w:t>
      </w:r>
      <w:r w:rsidR="0079122A">
        <w:rPr>
          <w:rFonts w:ascii="Calibri" w:eastAsia="Calibri" w:hAnsi="Calibri" w:cs="Calibri"/>
        </w:rPr>
        <w:t xml:space="preserve">dimension reduction for model building, and </w:t>
      </w:r>
      <w:r w:rsidR="00B40069">
        <w:rPr>
          <w:rFonts w:ascii="Calibri" w:eastAsia="Calibri" w:hAnsi="Calibri" w:cs="Calibri"/>
        </w:rPr>
        <w:t xml:space="preserve">testing various </w:t>
      </w:r>
      <w:r w:rsidR="002C1AAB">
        <w:rPr>
          <w:rFonts w:ascii="Calibri" w:eastAsia="Calibri" w:hAnsi="Calibri" w:cs="Calibri"/>
        </w:rPr>
        <w:t xml:space="preserve">models </w:t>
      </w:r>
      <w:r w:rsidR="00B40069">
        <w:rPr>
          <w:rFonts w:ascii="Calibri" w:eastAsia="Calibri" w:hAnsi="Calibri" w:cs="Calibri"/>
        </w:rPr>
        <w:t>will a</w:t>
      </w:r>
      <w:r w:rsidR="002C1AAB">
        <w:rPr>
          <w:rFonts w:ascii="Calibri" w:eastAsia="Calibri" w:hAnsi="Calibri" w:cs="Calibri"/>
        </w:rPr>
        <w:t>i</w:t>
      </w:r>
      <w:r w:rsidR="00B40069">
        <w:rPr>
          <w:rFonts w:ascii="Calibri" w:eastAsia="Calibri" w:hAnsi="Calibri" w:cs="Calibri"/>
        </w:rPr>
        <w:t xml:space="preserve">d in </w:t>
      </w:r>
      <w:r w:rsidR="006627F2">
        <w:rPr>
          <w:rFonts w:ascii="Calibri" w:eastAsia="Calibri" w:hAnsi="Calibri" w:cs="Calibri"/>
        </w:rPr>
        <w:t>finding a few good</w:t>
      </w:r>
      <w:r w:rsidR="00042A33">
        <w:rPr>
          <w:rFonts w:ascii="Calibri" w:eastAsia="Calibri" w:hAnsi="Calibri" w:cs="Calibri"/>
        </w:rPr>
        <w:t xml:space="preserve"> models</w:t>
      </w:r>
      <w:r w:rsidR="0079122A">
        <w:rPr>
          <w:rFonts w:ascii="Calibri" w:eastAsia="Calibri" w:hAnsi="Calibri" w:cs="Calibri"/>
        </w:rPr>
        <w:t>. We hope to find a reduced subset of attributes that can predict the sales price.</w:t>
      </w:r>
    </w:p>
    <w:p w14:paraId="6C8A408D" w14:textId="77777777" w:rsidR="0079122A" w:rsidRDefault="0079122A" w:rsidP="0079122A">
      <w:pPr>
        <w:jc w:val="both"/>
        <w:rPr>
          <w:rFonts w:ascii="Calibri" w:eastAsia="Calibri" w:hAnsi="Calibri" w:cs="Calibri"/>
        </w:rPr>
      </w:pPr>
      <w:r>
        <w:rPr>
          <w:rFonts w:ascii="Calibri" w:eastAsia="Calibri" w:hAnsi="Calibri" w:cs="Calibri"/>
        </w:rPr>
        <w:t>Domain focus for this project has been on real estate and the results of our analysis will benefit realtors or home buyers in looking for their perfect house or making a profit(realtors). This can also help contractors decide what to include in new developments. Some of the potential benefits include</w:t>
      </w:r>
    </w:p>
    <w:p w14:paraId="0EDB59A3"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Maximizing profit with minimal investment for real estate promoters</w:t>
      </w:r>
    </w:p>
    <w:p w14:paraId="100A71CC"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Easy risk assessment for the lenders</w:t>
      </w:r>
    </w:p>
    <w:p w14:paraId="7BBC5FB2"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Buyers can be assured that they are paying a fair price</w:t>
      </w:r>
    </w:p>
    <w:p w14:paraId="04B01F89"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A promoter can decide what feature to offer in a particular neighborhood</w:t>
      </w:r>
    </w:p>
    <w:p w14:paraId="20F1062F" w14:textId="04B409ED" w:rsidR="00A03AA3" w:rsidRDefault="0F3CBE81" w:rsidP="7AED60C1">
      <w:pPr>
        <w:jc w:val="both"/>
      </w:pPr>
      <w:r w:rsidRPr="7AED60C1">
        <w:rPr>
          <w:i/>
          <w:iCs/>
        </w:rPr>
        <w:lastRenderedPageBreak/>
        <w:t xml:space="preserve">General Approach </w:t>
      </w:r>
      <w:r w:rsidR="00657438">
        <w:rPr>
          <w:i/>
          <w:iCs/>
        </w:rPr>
        <w:t>–</w:t>
      </w:r>
      <w:r>
        <w:t xml:space="preserve"> </w:t>
      </w:r>
      <w:r w:rsidR="2C2361EE">
        <w:t xml:space="preserve">The purpose of this </w:t>
      </w:r>
      <w:r w:rsidR="257E5E87">
        <w:t xml:space="preserve">project is to create a model that elucidates how </w:t>
      </w:r>
      <w:r w:rsidR="79E2E385">
        <w:t xml:space="preserve">and what </w:t>
      </w:r>
      <w:r w:rsidR="257E5E87">
        <w:t xml:space="preserve">physical and geographical aspects of one’s home impact the </w:t>
      </w:r>
      <w:r w:rsidR="1E849BD8">
        <w:t>sales price</w:t>
      </w:r>
      <w:r w:rsidR="257E5E87">
        <w:t xml:space="preserve">. </w:t>
      </w:r>
      <w:r w:rsidR="1E849BD8">
        <w:t>Traditionally, it is understood that having more bed</w:t>
      </w:r>
      <w:r w:rsidR="573DC714">
        <w:t xml:space="preserve">s </w:t>
      </w:r>
      <w:r w:rsidR="1E849BD8">
        <w:t>and baths increases the price of homes. Similarly, having a home in a low crime area and better schools tends to increase home prices.</w:t>
      </w:r>
      <w:r w:rsidR="005C56BA">
        <w:fldChar w:fldCharType="begin"/>
      </w:r>
      <w:r w:rsidR="005C56BA">
        <w:instrText xml:space="preserve"> ADDIN EN.CITE &lt;EndNote&gt;&lt;Cite&gt;&lt;Author&gt;Ceccato&lt;/Author&gt;&lt;Year&gt;2019&lt;/Year&gt;&lt;RecNum&gt;35&lt;/RecNum&gt;&lt;DisplayText&gt;[3, 4]&lt;/DisplayText&gt;&lt;record&gt;&lt;rec-number&gt;35&lt;/rec-number&gt;&lt;foreign-keys&gt;&lt;key app="EN" db-id="5a2ewex9qvdxffetsx352f9sr5we02xfztd9" timestamp="1656945725"&gt;35&lt;/key&gt;&lt;/foreign-keys&gt;&lt;ref-type name="Journal Article"&gt;17&lt;/ref-type&gt;&lt;contributors&gt;&lt;authors&gt;&lt;author&gt;Ceccato, Vania&lt;/author&gt;&lt;author&gt;Wilhelmsson, Mats&lt;/author&gt;&lt;/authors&gt;&lt;/contributors&gt;&lt;titles&gt;&lt;title&gt;Do crime hot spots affect housing prices?&lt;/title&gt;&lt;secondary-title&gt;Nordic Journal of Criminology&lt;/secondary-title&gt;&lt;/titles&gt;&lt;periodical&gt;&lt;full-title&gt;Nordic Journal of Criminology&lt;/full-title&gt;&lt;/periodical&gt;&lt;pages&gt;84-102&lt;/pages&gt;&lt;volume&gt;21&lt;/volume&gt;&lt;number&gt;1&lt;/number&gt;&lt;section&gt;84&lt;/section&gt;&lt;dates&gt;&lt;year&gt;2019&lt;/year&gt;&lt;/dates&gt;&lt;isbn&gt;2578-983X&amp;#xD;2578-9821&lt;/isbn&gt;&lt;urls&gt;&lt;/urls&gt;&lt;electronic-resource-num&gt;10.1080/2578983x.2019.1662595&lt;/electronic-resource-num&gt;&lt;/record&gt;&lt;/Cite&gt;&lt;Cite&gt;&lt;Author&gt;Davidoff&lt;/Author&gt;&lt;Year&gt;2008&lt;/Year&gt;&lt;RecNum&gt;36&lt;/RecNum&gt;&lt;record&gt;&lt;rec-number&gt;36&lt;/rec-number&gt;&lt;foreign-keys&gt;&lt;key app="EN" db-id="5a2ewex9qvdxffetsx352f9sr5we02xfztd9" timestamp="1656945737"&gt;36&lt;/key&gt;&lt;/foreign-keys&gt;&lt;ref-type name="Journal Article"&gt;17&lt;/ref-type&gt;&lt;contributors&gt;&lt;authors&gt;&lt;author&gt;Davidoff, I. A. N.&lt;/author&gt;&lt;author&gt;Leigh, Andrew&lt;/author&gt;&lt;/authors&gt;&lt;/contributors&gt;&lt;titles&gt;&lt;title&gt;How Much do Public Schools Really Cost? Estimating the Relationship between House Prices and School Quality&lt;/title&gt;&lt;secondary-title&gt;Economic Record&lt;/secondary-title&gt;&lt;/titles&gt;&lt;periodical&gt;&lt;full-title&gt;Economic Record&lt;/full-title&gt;&lt;/periodical&gt;&lt;pages&gt;193-206&lt;/pages&gt;&lt;volume&gt;84&lt;/volume&gt;&lt;number&gt;265&lt;/number&gt;&lt;section&gt;193&lt;/section&gt;&lt;dates&gt;&lt;year&gt;2008&lt;/year&gt;&lt;/dates&gt;&lt;isbn&gt;0013-0249&amp;#xD;1475-4932&lt;/isbn&gt;&lt;urls&gt;&lt;/urls&gt;&lt;electronic-resource-num&gt;10.1111/j.1475-4932.2008.00462.x&lt;/electronic-resource-num&gt;&lt;/record&gt;&lt;/Cite&gt;&lt;/EndNote&gt;</w:instrText>
      </w:r>
      <w:r w:rsidR="005C56BA">
        <w:fldChar w:fldCharType="separate"/>
      </w:r>
      <w:r w:rsidR="1E849BD8">
        <w:rPr>
          <w:noProof/>
        </w:rPr>
        <w:t>[3, 4]</w:t>
      </w:r>
      <w:r w:rsidR="005C56BA">
        <w:fldChar w:fldCharType="end"/>
      </w:r>
      <w:r w:rsidR="1E849BD8">
        <w:t xml:space="preserve">. </w:t>
      </w:r>
      <w:r w:rsidR="4B69E5BE">
        <w:t xml:space="preserve">A study in 2016 by </w:t>
      </w:r>
      <w:r w:rsidR="41DEAF0C">
        <w:t xml:space="preserve">Ozgurs examined a set of twelve factors to predict home prices in Indiana. This study ended up showing the </w:t>
      </w:r>
      <w:r w:rsidR="00BF2145">
        <w:t>Homeowner’s</w:t>
      </w:r>
      <w:r w:rsidR="41DEAF0C">
        <w:t xml:space="preserve"> Association Fee (HOA) is the best linear predictor of sales price, demonstrated by checking the linearity assumptions. They </w:t>
      </w:r>
      <w:r w:rsidR="7236EE33">
        <w:t>show</w:t>
      </w:r>
      <w:r w:rsidR="41DEAF0C">
        <w:t xml:space="preserve"> in this paper that even with </w:t>
      </w:r>
      <w:r w:rsidR="1DAEB823">
        <w:t>twelve</w:t>
      </w:r>
      <w:r w:rsidR="41DEAF0C">
        <w:t xml:space="preserve"> factors</w:t>
      </w:r>
      <w:r w:rsidR="52C1E9B6">
        <w:t>,</w:t>
      </w:r>
      <w:r w:rsidR="41DEAF0C">
        <w:t xml:space="preserve"> price predictions </w:t>
      </w:r>
      <w:r w:rsidR="6D75DC6C">
        <w:t>are</w:t>
      </w:r>
      <w:r w:rsidR="41DEAF0C">
        <w:t xml:space="preserve"> quite difficult,</w:t>
      </w:r>
      <w:r w:rsidR="4CEB295F">
        <w:t xml:space="preserve"> especially with many outliers in the data</w:t>
      </w:r>
      <w:r w:rsidR="41DEAF0C">
        <w:t xml:space="preserve">. The novelty of this project is that </w:t>
      </w:r>
      <w:r w:rsidR="7154AE4B">
        <w:t xml:space="preserve">this project examines a significantly larger set of features than what is currently published. </w:t>
      </w:r>
      <w:r w:rsidR="00D21129">
        <w:t xml:space="preserve">This study also attempts to </w:t>
      </w:r>
      <w:r w:rsidR="0021712F">
        <w:t xml:space="preserve">illustrate how disparate features, </w:t>
      </w:r>
      <w:r w:rsidR="009E6288">
        <w:t>physical</w:t>
      </w:r>
      <w:r w:rsidR="009337FE">
        <w:t xml:space="preserve"> </w:t>
      </w:r>
      <w:r w:rsidR="003B091C">
        <w:t>and</w:t>
      </w:r>
      <w:r w:rsidR="009337FE">
        <w:t xml:space="preserve"> environmental</w:t>
      </w:r>
      <w:r w:rsidR="007422BD">
        <w:t xml:space="preserve"> features</w:t>
      </w:r>
      <w:r w:rsidR="0021712F">
        <w:t xml:space="preserve">, </w:t>
      </w:r>
      <w:r w:rsidR="00B5593A">
        <w:t xml:space="preserve">could create a model that is more robust and </w:t>
      </w:r>
      <w:r w:rsidR="00D4490B">
        <w:t xml:space="preserve">better at understanding home </w:t>
      </w:r>
      <w:r w:rsidR="003B091C">
        <w:t xml:space="preserve">purchasing </w:t>
      </w:r>
      <w:r w:rsidR="00D4490B">
        <w:t>behaviors</w:t>
      </w:r>
      <w:r w:rsidR="7154AE4B">
        <w:t xml:space="preserve">. </w:t>
      </w:r>
    </w:p>
    <w:p w14:paraId="0B00B133" w14:textId="1C683413" w:rsidR="002E13F8" w:rsidRDefault="002E13F8" w:rsidP="002E13F8">
      <w:pPr>
        <w:rPr>
          <w:b/>
          <w:bCs/>
          <w:sz w:val="24"/>
          <w:szCs w:val="24"/>
        </w:rPr>
      </w:pPr>
      <w:r w:rsidRPr="009D7471">
        <w:rPr>
          <w:b/>
          <w:bCs/>
          <w:sz w:val="24"/>
          <w:szCs w:val="24"/>
        </w:rPr>
        <w:t>Planned Approach:</w:t>
      </w:r>
    </w:p>
    <w:p w14:paraId="349AA441" w14:textId="026E97D8" w:rsidR="002E13F8" w:rsidRPr="000C670D" w:rsidRDefault="00B613F1" w:rsidP="002E13F8">
      <w:pPr>
        <w:jc w:val="both"/>
        <w:rPr>
          <w:rFonts w:ascii="Calibri" w:eastAsia="Calibri" w:hAnsi="Calibri" w:cs="Calibri"/>
        </w:rPr>
      </w:pPr>
      <w:r w:rsidRPr="00F46240">
        <w:rPr>
          <w:noProof/>
          <w:sz w:val="24"/>
          <w:szCs w:val="24"/>
        </w:rPr>
        <w:drawing>
          <wp:anchor distT="0" distB="0" distL="114300" distR="114300" simplePos="0" relativeHeight="251669513" behindDoc="0" locked="0" layoutInCell="1" allowOverlap="1" wp14:anchorId="2B9C2A54" wp14:editId="3EB9ADEA">
            <wp:simplePos x="0" y="0"/>
            <wp:positionH relativeFrom="column">
              <wp:posOffset>2027555</wp:posOffset>
            </wp:positionH>
            <wp:positionV relativeFrom="paragraph">
              <wp:posOffset>267970</wp:posOffset>
            </wp:positionV>
            <wp:extent cx="2132965" cy="2832735"/>
            <wp:effectExtent l="0" t="0" r="635" b="5715"/>
            <wp:wrapSquare wrapText="bothSides"/>
            <wp:docPr id="16" name="Picture 16"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132965" cy="2832735"/>
                    </a:xfrm>
                    <a:prstGeom prst="rect">
                      <a:avLst/>
                    </a:prstGeom>
                  </pic:spPr>
                </pic:pic>
              </a:graphicData>
            </a:graphic>
            <wp14:sizeRelH relativeFrom="margin">
              <wp14:pctWidth>0</wp14:pctWidth>
            </wp14:sizeRelH>
            <wp14:sizeRelV relativeFrom="margin">
              <wp14:pctHeight>0</wp14:pctHeight>
            </wp14:sizeRelV>
          </wp:anchor>
        </w:drawing>
      </w:r>
      <w:r w:rsidR="002E13F8" w:rsidRPr="000C670D">
        <w:rPr>
          <w:rFonts w:ascii="Calibri" w:eastAsia="Calibri" w:hAnsi="Calibri" w:cs="Calibri"/>
        </w:rPr>
        <w:t xml:space="preserve">The approach that we took for this project is summarized in Figure </w:t>
      </w:r>
      <w:r w:rsidR="00F93FA8">
        <w:rPr>
          <w:rFonts w:ascii="Calibri" w:eastAsia="Calibri" w:hAnsi="Calibri" w:cs="Calibri"/>
        </w:rPr>
        <w:t>1</w:t>
      </w:r>
      <w:r w:rsidR="002E13F8" w:rsidRPr="000C670D">
        <w:rPr>
          <w:rFonts w:ascii="Calibri" w:eastAsia="Calibri" w:hAnsi="Calibri" w:cs="Calibri"/>
        </w:rPr>
        <w:t xml:space="preserve">  </w:t>
      </w:r>
    </w:p>
    <w:p w14:paraId="0679D583" w14:textId="56868A25" w:rsidR="002E13F8" w:rsidRDefault="002E13F8" w:rsidP="7AED60C1">
      <w:pPr>
        <w:jc w:val="both"/>
        <w:rPr>
          <w:rFonts w:ascii="Calibri" w:eastAsia="Times New Roman" w:hAnsi="Calibri" w:cs="Calibri"/>
          <w:highlight w:val="yellow"/>
        </w:rPr>
      </w:pPr>
    </w:p>
    <w:p w14:paraId="1607B0A3" w14:textId="38FEACFF" w:rsidR="00B06C84" w:rsidRDefault="00B06C84" w:rsidP="00B06C84">
      <w:pPr>
        <w:rPr>
          <w:b/>
          <w:bCs/>
          <w:sz w:val="24"/>
          <w:szCs w:val="24"/>
        </w:rPr>
      </w:pPr>
      <w:r>
        <w:rPr>
          <w:b/>
          <w:bCs/>
          <w:sz w:val="24"/>
          <w:szCs w:val="24"/>
        </w:rPr>
        <w:tab/>
      </w:r>
      <w:r>
        <w:rPr>
          <w:b/>
          <w:bCs/>
          <w:sz w:val="24"/>
          <w:szCs w:val="24"/>
        </w:rPr>
        <w:tab/>
      </w:r>
    </w:p>
    <w:p w14:paraId="460C2910" w14:textId="77777777" w:rsidR="00B06C84" w:rsidRDefault="00B06C84" w:rsidP="00376C9C">
      <w:pPr>
        <w:rPr>
          <w:b/>
          <w:bCs/>
          <w:sz w:val="24"/>
          <w:szCs w:val="24"/>
        </w:rPr>
      </w:pPr>
    </w:p>
    <w:p w14:paraId="45A9B785" w14:textId="77777777" w:rsidR="00B06C84" w:rsidRDefault="00B06C84" w:rsidP="00376C9C">
      <w:pPr>
        <w:rPr>
          <w:b/>
          <w:bCs/>
          <w:sz w:val="24"/>
          <w:szCs w:val="24"/>
        </w:rPr>
      </w:pPr>
    </w:p>
    <w:p w14:paraId="5943DB82" w14:textId="77777777" w:rsidR="00B06C84" w:rsidRDefault="00B06C84" w:rsidP="00376C9C">
      <w:pPr>
        <w:rPr>
          <w:b/>
          <w:bCs/>
          <w:sz w:val="24"/>
          <w:szCs w:val="24"/>
        </w:rPr>
      </w:pPr>
    </w:p>
    <w:p w14:paraId="558A9B8C" w14:textId="77777777" w:rsidR="00B06C84" w:rsidRDefault="00B06C84" w:rsidP="00376C9C">
      <w:pPr>
        <w:rPr>
          <w:b/>
          <w:bCs/>
          <w:sz w:val="24"/>
          <w:szCs w:val="24"/>
        </w:rPr>
      </w:pPr>
    </w:p>
    <w:p w14:paraId="1F6E78BA" w14:textId="77777777" w:rsidR="00B06C84" w:rsidRDefault="00B06C84" w:rsidP="00376C9C">
      <w:pPr>
        <w:rPr>
          <w:b/>
          <w:bCs/>
          <w:sz w:val="24"/>
          <w:szCs w:val="24"/>
        </w:rPr>
      </w:pPr>
    </w:p>
    <w:p w14:paraId="45EBFAC3" w14:textId="77777777" w:rsidR="00B06C84" w:rsidRDefault="00B06C84" w:rsidP="00376C9C">
      <w:pPr>
        <w:rPr>
          <w:b/>
          <w:bCs/>
          <w:sz w:val="24"/>
          <w:szCs w:val="24"/>
        </w:rPr>
      </w:pPr>
    </w:p>
    <w:p w14:paraId="59375870" w14:textId="17BC7791" w:rsidR="00B06C84" w:rsidRDefault="00B06C84" w:rsidP="00376C9C">
      <w:pPr>
        <w:rPr>
          <w:b/>
          <w:bCs/>
          <w:sz w:val="24"/>
          <w:szCs w:val="24"/>
        </w:rPr>
      </w:pPr>
    </w:p>
    <w:p w14:paraId="6C823185" w14:textId="2CE63CEF" w:rsidR="00B06C84" w:rsidRDefault="00B613F1" w:rsidP="00376C9C">
      <w:pPr>
        <w:rPr>
          <w:b/>
          <w:bCs/>
          <w:sz w:val="24"/>
          <w:szCs w:val="24"/>
        </w:rPr>
      </w:pPr>
      <w:r>
        <w:rPr>
          <w:noProof/>
        </w:rPr>
        <mc:AlternateContent>
          <mc:Choice Requires="wps">
            <w:drawing>
              <wp:anchor distT="0" distB="0" distL="114300" distR="114300" simplePos="0" relativeHeight="251671561" behindDoc="1" locked="0" layoutInCell="1" allowOverlap="1" wp14:anchorId="5533FF4C" wp14:editId="228C310A">
                <wp:simplePos x="0" y="0"/>
                <wp:positionH relativeFrom="column">
                  <wp:posOffset>1894149</wp:posOffset>
                </wp:positionH>
                <wp:positionV relativeFrom="paragraph">
                  <wp:posOffset>153750</wp:posOffset>
                </wp:positionV>
                <wp:extent cx="2580005" cy="174625"/>
                <wp:effectExtent l="0" t="0" r="0" b="0"/>
                <wp:wrapTight wrapText="bothSides">
                  <wp:wrapPolygon edited="0">
                    <wp:start x="0" y="0"/>
                    <wp:lineTo x="0" y="18851"/>
                    <wp:lineTo x="21371" y="18851"/>
                    <wp:lineTo x="21371" y="0"/>
                    <wp:lineTo x="0" y="0"/>
                  </wp:wrapPolygon>
                </wp:wrapTight>
                <wp:docPr id="25" name="Text Box 25"/>
                <wp:cNvGraphicFramePr/>
                <a:graphic xmlns:a="http://schemas.openxmlformats.org/drawingml/2006/main">
                  <a:graphicData uri="http://schemas.microsoft.com/office/word/2010/wordprocessingShape">
                    <wps:wsp>
                      <wps:cNvSpPr txBox="1"/>
                      <wps:spPr>
                        <a:xfrm>
                          <a:off x="0" y="0"/>
                          <a:ext cx="2580005" cy="174625"/>
                        </a:xfrm>
                        <a:prstGeom prst="rect">
                          <a:avLst/>
                        </a:prstGeom>
                        <a:solidFill>
                          <a:prstClr val="white"/>
                        </a:solidFill>
                        <a:ln>
                          <a:noFill/>
                        </a:ln>
                      </wps:spPr>
                      <wps:txbx>
                        <w:txbxContent>
                          <w:p w14:paraId="7A586193" w14:textId="68E6F690" w:rsidR="002E13F8" w:rsidRPr="00260329" w:rsidRDefault="002E13F8" w:rsidP="002E13F8">
                            <w:pPr>
                              <w:pStyle w:val="Caption"/>
                              <w:jc w:val="center"/>
                              <w:rPr>
                                <w:noProof/>
                              </w:rPr>
                            </w:pPr>
                            <w:r>
                              <w:t xml:space="preserve">Figure </w:t>
                            </w:r>
                            <w:r w:rsidR="0035238A">
                              <w:t>1</w:t>
                            </w:r>
                            <w:r>
                              <w:t>: Project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3FF4C" id="_x0000_t202" coordsize="21600,21600" o:spt="202" path="m,l,21600r21600,l21600,xe">
                <v:stroke joinstyle="miter"/>
                <v:path gradientshapeok="t" o:connecttype="rect"/>
              </v:shapetype>
              <v:shape id="Text Box 25" o:spid="_x0000_s1026" type="#_x0000_t202" style="position:absolute;margin-left:149.15pt;margin-top:12.1pt;width:203.15pt;height:13.75pt;z-index:-2516449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" stroked="f">
                <v:textbox inset="0,0,0,0">
                  <w:txbxContent>
                    <w:p w14:paraId="7A586193" w14:textId="68E6F690" w:rsidR="002E13F8" w:rsidRPr="00260329" w:rsidRDefault="002E13F8" w:rsidP="002E13F8">
                      <w:pPr>
                        <w:pStyle w:val="Caption"/>
                        <w:jc w:val="center"/>
                        <w:rPr>
                          <w:noProof/>
                        </w:rPr>
                      </w:pPr>
                      <w:r>
                        <w:t xml:space="preserve">Figure </w:t>
                      </w:r>
                      <w:r w:rsidR="0035238A">
                        <w:t>1</w:t>
                      </w:r>
                      <w:r>
                        <w:t>: Project Approach</w:t>
                      </w:r>
                    </w:p>
                  </w:txbxContent>
                </v:textbox>
                <w10:wrap type="tight"/>
              </v:shape>
            </w:pict>
          </mc:Fallback>
        </mc:AlternateContent>
      </w:r>
    </w:p>
    <w:p w14:paraId="0DCC413D" w14:textId="77777777" w:rsidR="00B06C84" w:rsidRDefault="00B06C84" w:rsidP="00376C9C">
      <w:pPr>
        <w:rPr>
          <w:b/>
          <w:bCs/>
          <w:sz w:val="24"/>
          <w:szCs w:val="24"/>
        </w:rPr>
      </w:pPr>
    </w:p>
    <w:p w14:paraId="66513B1F" w14:textId="7D610365" w:rsidR="00376C9C" w:rsidRDefault="3633DBBC" w:rsidP="00376C9C">
      <w:pPr>
        <w:rPr>
          <w:b/>
          <w:bCs/>
          <w:sz w:val="24"/>
          <w:szCs w:val="24"/>
        </w:rPr>
      </w:pPr>
      <w:r w:rsidRPr="7AED60C1">
        <w:rPr>
          <w:b/>
          <w:bCs/>
          <w:sz w:val="24"/>
          <w:szCs w:val="24"/>
        </w:rPr>
        <w:t>Overview of Data:</w:t>
      </w:r>
      <w:r w:rsidR="00376C9C">
        <w:rPr>
          <w:noProof/>
        </w:rPr>
        <mc:AlternateContent>
          <mc:Choice Requires="wps">
            <w:drawing>
              <wp:anchor distT="0" distB="0" distL="114300" distR="114300" simplePos="0" relativeHeight="251667465" behindDoc="1" locked="0" layoutInCell="1" allowOverlap="1" wp14:anchorId="7CA6514B" wp14:editId="2710518A">
                <wp:simplePos x="0" y="0"/>
                <wp:positionH relativeFrom="column">
                  <wp:posOffset>4232910</wp:posOffset>
                </wp:positionH>
                <wp:positionV relativeFrom="paragraph">
                  <wp:posOffset>1991995</wp:posOffset>
                </wp:positionV>
                <wp:extent cx="1692275" cy="635"/>
                <wp:effectExtent l="0" t="0" r="0" b="0"/>
                <wp:wrapTight wrapText="bothSides">
                  <wp:wrapPolygon edited="0">
                    <wp:start x="0" y="0"/>
                    <wp:lineTo x="0" y="21600"/>
                    <wp:lineTo x="21600" y="21600"/>
                    <wp:lineTo x="21600" y="0"/>
                  </wp:wrapPolygon>
                </wp:wrapTight>
                <wp:docPr id="24" name="Text Box 24"/>
                <wp:cNvGraphicFramePr/>
                <a:graphic xmlns:a="http://schemas.openxmlformats.org/drawingml/2006/main">
                  <a:graphicData uri="http://schemas.microsoft.com/office/word/2010/wordprocessingShape">
                    <wps:wsp>
                      <wps:cNvSpPr txBox="1"/>
                      <wps:spPr>
                        <a:xfrm>
                          <a:off x="0" y="0"/>
                          <a:ext cx="1692275" cy="635"/>
                        </a:xfrm>
                        <a:prstGeom prst="rect">
                          <a:avLst/>
                        </a:prstGeom>
                        <a:solidFill>
                          <a:prstClr val="white"/>
                        </a:solidFill>
                        <a:ln>
                          <a:noFill/>
                        </a:ln>
                      </wps:spPr>
                      <wps:txbx>
                        <w:txbxContent>
                          <w:p w14:paraId="1458F933" w14:textId="53BE7BD4" w:rsidR="00376C9C" w:rsidRPr="00260329" w:rsidRDefault="00376C9C" w:rsidP="00376C9C">
                            <w:pPr>
                              <w:pStyle w:val="Caption"/>
                              <w:rPr>
                                <w:noProof/>
                              </w:rPr>
                            </w:pPr>
                            <w:r>
                              <w:t xml:space="preserve">Figure </w:t>
                            </w:r>
                            <w:r w:rsidR="00B06C84">
                              <w:t>2</w:t>
                            </w:r>
                            <w:r>
                              <w:t>: Neighborhood Scout's Neighborhood Break Down for Ames, 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A6514B" id="Text Box 24" o:spid="_x0000_s1027" type="#_x0000_t202" style="position:absolute;margin-left:333.3pt;margin-top:156.85pt;width:133.25pt;height:.05pt;z-index:-2516490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" stroked="f">
                <v:textbox style="mso-fit-shape-to-text:t" inset="0,0,0,0">
                  <w:txbxContent>
                    <w:p w14:paraId="1458F933" w14:textId="53BE7BD4" w:rsidR="00376C9C" w:rsidRPr="00260329" w:rsidRDefault="00376C9C" w:rsidP="00376C9C">
                      <w:pPr>
                        <w:pStyle w:val="Caption"/>
                        <w:rPr>
                          <w:noProof/>
                        </w:rPr>
                      </w:pPr>
                      <w:r>
                        <w:t xml:space="preserve">Figure </w:t>
                      </w:r>
                      <w:r w:rsidR="00B06C84">
                        <w:t>2</w:t>
                      </w:r>
                      <w:r>
                        <w:t>: Neighborhood Scout's Neighborhood Break Down for Ames, IA</w:t>
                      </w:r>
                    </w:p>
                  </w:txbxContent>
                </v:textbox>
                <w10:wrap type="tight"/>
              </v:shape>
            </w:pict>
          </mc:Fallback>
        </mc:AlternateContent>
      </w:r>
      <w:r w:rsidR="00376C9C" w:rsidRPr="00E87CF9">
        <w:rPr>
          <w:noProof/>
        </w:rPr>
        <w:drawing>
          <wp:anchor distT="0" distB="0" distL="114300" distR="114300" simplePos="0" relativeHeight="251666441" behindDoc="1" locked="0" layoutInCell="1" allowOverlap="1" wp14:anchorId="216B85F9" wp14:editId="3814D56E">
            <wp:simplePos x="0" y="0"/>
            <wp:positionH relativeFrom="column">
              <wp:posOffset>4232910</wp:posOffset>
            </wp:positionH>
            <wp:positionV relativeFrom="paragraph">
              <wp:posOffset>250825</wp:posOffset>
            </wp:positionV>
            <wp:extent cx="1692275" cy="1684020"/>
            <wp:effectExtent l="0" t="0" r="3175" b="0"/>
            <wp:wrapTight wrapText="bothSides">
              <wp:wrapPolygon edited="0">
                <wp:start x="0" y="0"/>
                <wp:lineTo x="0" y="21258"/>
                <wp:lineTo x="21397" y="21258"/>
                <wp:lineTo x="21397" y="0"/>
                <wp:lineTo x="0" y="0"/>
              </wp:wrapPolygon>
            </wp:wrapTight>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92275" cy="1684020"/>
                    </a:xfrm>
                    <a:prstGeom prst="rect">
                      <a:avLst/>
                    </a:prstGeom>
                  </pic:spPr>
                </pic:pic>
              </a:graphicData>
            </a:graphic>
          </wp:anchor>
        </w:drawing>
      </w:r>
    </w:p>
    <w:p w14:paraId="5555FC30" w14:textId="7B2E2275" w:rsidR="00376C9C" w:rsidRDefault="00376C9C" w:rsidP="00376C9C">
      <w:pPr>
        <w:jc w:val="both"/>
        <w:rPr>
          <w:rFonts w:ascii="Calibri" w:eastAsia="Calibri" w:hAnsi="Calibri" w:cs="Calibri"/>
        </w:rPr>
      </w:pPr>
      <w:r>
        <w:rPr>
          <w:rFonts w:ascii="Calibri" w:eastAsia="Calibri" w:hAnsi="Calibri" w:cs="Calibri"/>
        </w:rPr>
        <w:t xml:space="preserve">We downloaded the Ames housing dataset </w:t>
      </w:r>
      <w:r w:rsidR="00E41E2F">
        <w:rPr>
          <w:rFonts w:ascii="Calibri" w:eastAsia="Calibri" w:hAnsi="Calibri" w:cs="Calibri"/>
        </w:rPr>
        <w:t xml:space="preserve">describing the sale of individual residential property in Ames, Iowa </w:t>
      </w:r>
      <w:r>
        <w:rPr>
          <w:rFonts w:ascii="Calibri" w:eastAsia="Calibri" w:hAnsi="Calibri" w:cs="Calibri"/>
        </w:rPr>
        <w:t>compiled by Dean De cook from Kaggle, using Kaggle APIs. The dataset was already divided equally into train and test dataset with 81 variables and 1460 records for each category. Out of those, 50 variables were of categorical type and 31 were numeric type.</w:t>
      </w:r>
    </w:p>
    <w:p w14:paraId="5EB894CD" w14:textId="5C26DFF3" w:rsidR="00376C9C" w:rsidRDefault="00092464" w:rsidP="00376C9C">
      <w:pPr>
        <w:jc w:val="both"/>
        <w:rPr>
          <w:noProof/>
        </w:rPr>
      </w:pPr>
      <w:r w:rsidRPr="00092464">
        <w:rPr>
          <w:rFonts w:ascii="Calibri" w:eastAsia="Calibri" w:hAnsi="Calibri" w:cs="Calibri"/>
        </w:rPr>
        <w:t>The Ames housing dataset only includes physical aspects of homes</w:t>
      </w:r>
      <w:r>
        <w:rPr>
          <w:rFonts w:ascii="Calibri" w:eastAsia="Calibri" w:hAnsi="Calibri" w:cs="Calibri"/>
        </w:rPr>
        <w:t>, hence we</w:t>
      </w:r>
      <w:r w:rsidR="00503FEF">
        <w:rPr>
          <w:rFonts w:ascii="Calibri" w:eastAsia="Calibri" w:hAnsi="Calibri" w:cs="Calibri"/>
        </w:rPr>
        <w:t xml:space="preserve"> </w:t>
      </w:r>
      <w:r>
        <w:rPr>
          <w:rFonts w:ascii="Calibri" w:eastAsia="Calibri" w:hAnsi="Calibri" w:cs="Calibri"/>
        </w:rPr>
        <w:t>scraped environment data</w:t>
      </w:r>
      <w:r w:rsidR="00100A99">
        <w:rPr>
          <w:rFonts w:ascii="Calibri" w:eastAsia="Calibri" w:hAnsi="Calibri" w:cs="Calibri"/>
        </w:rPr>
        <w:t xml:space="preserve"> with </w:t>
      </w:r>
      <w:r w:rsidR="00100A99" w:rsidRPr="004F23FC">
        <w:rPr>
          <w:rFonts w:ascii="Calibri" w:eastAsia="Calibri" w:hAnsi="Calibri" w:cs="Calibri"/>
        </w:rPr>
        <w:t>6 additional features</w:t>
      </w:r>
      <w:r w:rsidRPr="004F23FC">
        <w:rPr>
          <w:rFonts w:ascii="Calibri" w:eastAsia="Calibri" w:hAnsi="Calibri" w:cs="Calibri"/>
        </w:rPr>
        <w:t xml:space="preserve"> from </w:t>
      </w:r>
      <w:r w:rsidRPr="00DD3F2C">
        <w:rPr>
          <w:rFonts w:ascii="Calibri" w:eastAsia="Calibri" w:hAnsi="Calibri" w:cs="Calibri"/>
          <w:i/>
          <w:iCs/>
        </w:rPr>
        <w:t>Neighborhood Scout</w:t>
      </w:r>
      <w:r w:rsidR="00D54504" w:rsidRPr="004F23FC">
        <w:rPr>
          <w:rFonts w:ascii="Calibri" w:eastAsia="Calibri" w:hAnsi="Calibri" w:cs="Calibri"/>
        </w:rPr>
        <w:t xml:space="preserve"> using web scraping</w:t>
      </w:r>
      <w:r w:rsidR="00100A99" w:rsidRPr="004F23FC">
        <w:rPr>
          <w:rFonts w:ascii="Calibri" w:eastAsia="Calibri" w:hAnsi="Calibri" w:cs="Calibri"/>
        </w:rPr>
        <w:t xml:space="preserve"> p</w:t>
      </w:r>
      <w:r w:rsidR="00100A99" w:rsidRPr="00100A99">
        <w:rPr>
          <w:rFonts w:ascii="Calibri" w:eastAsia="Calibri" w:hAnsi="Calibri" w:cs="Calibri"/>
        </w:rPr>
        <w:t>ertaining to specific</w:t>
      </w:r>
      <w:r w:rsidR="00100A99">
        <w:rPr>
          <w:rFonts w:ascii="Calibri" w:eastAsia="Calibri" w:hAnsi="Calibri" w:cs="Calibri"/>
          <w:i/>
          <w:iCs/>
        </w:rPr>
        <w:t xml:space="preserve"> </w:t>
      </w:r>
      <w:r w:rsidR="00100A99" w:rsidRPr="00D55672">
        <w:rPr>
          <w:rFonts w:ascii="Calibri" w:eastAsia="Calibri" w:hAnsi="Calibri" w:cs="Calibri"/>
        </w:rPr>
        <w:lastRenderedPageBreak/>
        <w:t>neighborhoods.</w:t>
      </w:r>
      <w:r>
        <w:rPr>
          <w:rFonts w:ascii="Calibri" w:eastAsia="Calibri" w:hAnsi="Calibri" w:cs="Calibri"/>
        </w:rPr>
        <w:t xml:space="preserve"> </w:t>
      </w:r>
      <w:r w:rsidR="00100A99">
        <w:rPr>
          <w:rFonts w:ascii="Calibri" w:eastAsia="Calibri" w:hAnsi="Calibri" w:cs="Calibri"/>
        </w:rPr>
        <w:t>T</w:t>
      </w:r>
      <w:r w:rsidRPr="00092464">
        <w:rPr>
          <w:rFonts w:ascii="Calibri" w:eastAsia="Calibri" w:hAnsi="Calibri" w:cs="Calibri"/>
        </w:rPr>
        <w:t xml:space="preserve">he factors that were scraped from </w:t>
      </w:r>
      <w:r w:rsidRPr="00DD3F2C">
        <w:rPr>
          <w:rFonts w:ascii="Calibri" w:eastAsia="Calibri" w:hAnsi="Calibri" w:cs="Calibri"/>
          <w:i/>
          <w:iCs/>
        </w:rPr>
        <w:t>Neighborhood Scout</w:t>
      </w:r>
      <w:r w:rsidRPr="00092464">
        <w:rPr>
          <w:rFonts w:ascii="Calibri" w:eastAsia="Calibri" w:hAnsi="Calibri" w:cs="Calibri"/>
        </w:rPr>
        <w:t xml:space="preserve"> are environmental in nature like the level of crime, quality of the school district, and a variety of other attributes for neighborhoods in Ames, IA.</w:t>
      </w:r>
      <w:r w:rsidR="00376C9C">
        <w:rPr>
          <w:rFonts w:ascii="Calibri" w:eastAsia="Calibri" w:hAnsi="Calibri" w:cs="Calibri"/>
        </w:rPr>
        <w:t xml:space="preserve"> The missing values were filled with 11</w:t>
      </w:r>
      <w:r w:rsidR="0075385A">
        <w:rPr>
          <w:rFonts w:ascii="Calibri" w:eastAsia="Calibri" w:hAnsi="Calibri" w:cs="Calibri"/>
        </w:rPr>
        <w:t xml:space="preserve">, indicating the neighborhood </w:t>
      </w:r>
      <w:r w:rsidR="001E1594">
        <w:rPr>
          <w:rFonts w:ascii="Calibri" w:eastAsia="Calibri" w:hAnsi="Calibri" w:cs="Calibri"/>
        </w:rPr>
        <w:t>did not make the top 10 for that feature.</w:t>
      </w:r>
    </w:p>
    <w:p w14:paraId="53DD6895" w14:textId="28FB8455" w:rsidR="005E7AC7" w:rsidRDefault="005E7AC7" w:rsidP="00376C9C">
      <w:pPr>
        <w:jc w:val="both"/>
        <w:rPr>
          <w:rFonts w:ascii="Calibri" w:eastAsia="Calibri" w:hAnsi="Calibri" w:cs="Calibri"/>
        </w:rPr>
      </w:pPr>
      <w:r>
        <w:rPr>
          <w:noProof/>
        </w:rPr>
        <w:t>The links for the dataset are provided in Appendix A.</w:t>
      </w:r>
    </w:p>
    <w:p w14:paraId="6A3174BB" w14:textId="2728DFF6" w:rsidR="00376C9C" w:rsidRDefault="00376C9C" w:rsidP="00376C9C">
      <w:pPr>
        <w:jc w:val="both"/>
        <w:rPr>
          <w:rFonts w:ascii="Calibri" w:eastAsia="Calibri" w:hAnsi="Calibri" w:cs="Calibri"/>
        </w:rPr>
      </w:pPr>
      <w:r>
        <w:rPr>
          <w:rFonts w:ascii="Calibri" w:eastAsia="Calibri" w:hAnsi="Calibri" w:cs="Calibri"/>
        </w:rPr>
        <w:t xml:space="preserve">The next step was to merge both these datasets to create a master dataset for our exploratory analysis and model training. Unfortunately, the breakdown of neighborhoods and their names were different, so we created a reference table to join them manually. Surprisingly, only one neighborhood from the Ames Housing dataset did not cleanly map over. To resolve this, the Ames Housing dataset neighborhood was assigned to the neighborhood, that seemed to contain most of the residential housing. Figure </w:t>
      </w:r>
      <w:r w:rsidR="00503076">
        <w:rPr>
          <w:rFonts w:ascii="Calibri" w:eastAsia="Calibri" w:hAnsi="Calibri" w:cs="Calibri"/>
        </w:rPr>
        <w:t>2</w:t>
      </w:r>
      <w:r>
        <w:rPr>
          <w:rFonts w:ascii="Calibri" w:eastAsia="Calibri" w:hAnsi="Calibri" w:cs="Calibri"/>
        </w:rPr>
        <w:t xml:space="preserve"> shows the breakdown of neighborhoods by color, there are 18 in total. The Ames housing dataset included 25 neighborhoods. </w:t>
      </w:r>
      <w:r w:rsidR="0035238A">
        <w:rPr>
          <w:rFonts w:ascii="Calibri" w:eastAsia="Calibri" w:hAnsi="Calibri" w:cs="Calibri"/>
        </w:rPr>
        <w:t xml:space="preserve"> </w:t>
      </w:r>
    </w:p>
    <w:p w14:paraId="0658183B" w14:textId="79E4E87B" w:rsidR="00376C9C" w:rsidRDefault="00376C9C" w:rsidP="00376C9C">
      <w:pPr>
        <w:jc w:val="both"/>
        <w:rPr>
          <w:rFonts w:ascii="Calibri" w:eastAsia="Calibri" w:hAnsi="Calibri" w:cs="Calibri"/>
        </w:rPr>
      </w:pPr>
      <w:r>
        <w:rPr>
          <w:rFonts w:ascii="Calibri" w:eastAsia="Calibri" w:hAnsi="Calibri" w:cs="Calibri"/>
        </w:rPr>
        <w:t>After combining the Ames housing dataset with the environmental variable, we got the master dataset with 87 variables, and 1460 records in the train</w:t>
      </w:r>
      <w:r w:rsidR="00647C6D">
        <w:rPr>
          <w:rFonts w:ascii="Calibri" w:eastAsia="Calibri" w:hAnsi="Calibri" w:cs="Calibri"/>
        </w:rPr>
        <w:t>ing</w:t>
      </w:r>
      <w:r>
        <w:rPr>
          <w:rFonts w:ascii="Calibri" w:eastAsia="Calibri" w:hAnsi="Calibri" w:cs="Calibri"/>
        </w:rPr>
        <w:t xml:space="preserve"> dataset.</w:t>
      </w:r>
    </w:p>
    <w:p w14:paraId="0A47FC49" w14:textId="11F9ABA9" w:rsidR="00DE7382" w:rsidRDefault="00DE7382" w:rsidP="00DE7382">
      <w:pPr>
        <w:rPr>
          <w:b/>
          <w:bCs/>
          <w:sz w:val="24"/>
          <w:szCs w:val="24"/>
        </w:rPr>
      </w:pPr>
      <w:r>
        <w:rPr>
          <w:b/>
          <w:bCs/>
          <w:sz w:val="24"/>
          <w:szCs w:val="24"/>
        </w:rPr>
        <w:t>Data Exploration:</w:t>
      </w:r>
    </w:p>
    <w:p w14:paraId="4FD56438" w14:textId="1AFAD941" w:rsidR="00716CD0" w:rsidRPr="00AB7505" w:rsidRDefault="00CC3DBB" w:rsidP="00716CD0">
      <w:pPr>
        <w:jc w:val="both"/>
        <w:rPr>
          <w:rFonts w:ascii="Calibri" w:eastAsia="Calibri" w:hAnsi="Calibri" w:cs="Calibri"/>
        </w:rPr>
      </w:pPr>
      <w:r>
        <w:rPr>
          <w:rFonts w:ascii="Calibri" w:eastAsia="Calibri" w:hAnsi="Calibri" w:cs="Calibri"/>
        </w:rPr>
        <w:t>Since we wanted to build an optimal model that can be used for sellers, buyers, realtors etc., we wanted</w:t>
      </w:r>
      <w:r w:rsidR="000C6FA2">
        <w:rPr>
          <w:rFonts w:ascii="Calibri" w:eastAsia="Calibri" w:hAnsi="Calibri" w:cs="Calibri"/>
        </w:rPr>
        <w:t xml:space="preserve"> to explore the dataset with all features to get an understanding of their relative importance</w:t>
      </w:r>
      <w:r w:rsidR="00250AC4">
        <w:rPr>
          <w:rFonts w:ascii="Calibri" w:eastAsia="Calibri" w:hAnsi="Calibri" w:cs="Calibri"/>
        </w:rPr>
        <w:t xml:space="preserve"> to the dependent variable, sale price, as well as how they relate to each other. </w:t>
      </w:r>
      <w:r w:rsidR="003E6686">
        <w:rPr>
          <w:rFonts w:ascii="Calibri" w:eastAsia="Calibri" w:hAnsi="Calibri" w:cs="Calibri"/>
        </w:rPr>
        <w:t>Hence,</w:t>
      </w:r>
      <w:r w:rsidR="00716CD0">
        <w:rPr>
          <w:rFonts w:ascii="Calibri" w:eastAsia="Calibri" w:hAnsi="Calibri" w:cs="Calibri"/>
        </w:rPr>
        <w:t xml:space="preserve"> it is </w:t>
      </w:r>
      <w:r w:rsidR="00890C11">
        <w:rPr>
          <w:rFonts w:ascii="Calibri" w:eastAsia="Calibri" w:hAnsi="Calibri" w:cs="Calibri"/>
        </w:rPr>
        <w:t>important</w:t>
      </w:r>
      <w:r w:rsidR="00716CD0">
        <w:rPr>
          <w:rFonts w:ascii="Calibri" w:eastAsia="Calibri" w:hAnsi="Calibri" w:cs="Calibri"/>
        </w:rPr>
        <w:t xml:space="preserve"> to do the comprehensive</w:t>
      </w:r>
      <w:r w:rsidR="00716CD0">
        <w:t xml:space="preserve"> exploratory data analysis to understand the linear relationships among the variables and to get important insights from the data</w:t>
      </w:r>
      <w:r w:rsidR="00D76FD2">
        <w:t xml:space="preserve">. Any </w:t>
      </w:r>
      <w:r w:rsidR="00890C11">
        <w:t xml:space="preserve">means of reducing the number of variables </w:t>
      </w:r>
      <w:r w:rsidR="007A2B70">
        <w:t>required for modeling would be</w:t>
      </w:r>
      <w:r w:rsidR="00890C11">
        <w:t xml:space="preserve"> quite helpful, considering that there are over 80 variables to consider.</w:t>
      </w:r>
    </w:p>
    <w:p w14:paraId="48729FD2" w14:textId="77777777" w:rsidR="00716CD0" w:rsidRDefault="00716CD0" w:rsidP="00716CD0">
      <w:r>
        <w:t>In the Exploratory analysis, we wanted to get the below mentioned information regarding dataset:</w:t>
      </w:r>
    </w:p>
    <w:p w14:paraId="706A0F35" w14:textId="77777777" w:rsidR="00716CD0" w:rsidRDefault="00716CD0" w:rsidP="00716CD0">
      <w:pPr>
        <w:pStyle w:val="ListParagraph"/>
        <w:numPr>
          <w:ilvl w:val="0"/>
          <w:numId w:val="8"/>
        </w:numPr>
        <w:spacing w:line="259" w:lineRule="auto"/>
      </w:pPr>
      <w:r>
        <w:t>Number and types of features</w:t>
      </w:r>
    </w:p>
    <w:p w14:paraId="2FD64EE1" w14:textId="77777777" w:rsidR="00716CD0" w:rsidRDefault="00716CD0" w:rsidP="00716CD0">
      <w:pPr>
        <w:pStyle w:val="ListParagraph"/>
        <w:numPr>
          <w:ilvl w:val="0"/>
          <w:numId w:val="8"/>
        </w:numPr>
        <w:spacing w:line="259" w:lineRule="auto"/>
      </w:pPr>
      <w:r>
        <w:t>Missing Values</w:t>
      </w:r>
    </w:p>
    <w:p w14:paraId="4B9CD37F" w14:textId="77777777" w:rsidR="00716CD0" w:rsidRDefault="00716CD0" w:rsidP="00716CD0">
      <w:pPr>
        <w:pStyle w:val="ListParagraph"/>
        <w:numPr>
          <w:ilvl w:val="0"/>
          <w:numId w:val="8"/>
        </w:numPr>
        <w:spacing w:line="259" w:lineRule="auto"/>
      </w:pPr>
      <w:r>
        <w:t>Distribution of numerical and categorical</w:t>
      </w:r>
    </w:p>
    <w:p w14:paraId="5A6A8D18" w14:textId="77777777" w:rsidR="00716CD0" w:rsidRDefault="00716CD0" w:rsidP="00716CD0">
      <w:pPr>
        <w:pStyle w:val="ListParagraph"/>
        <w:numPr>
          <w:ilvl w:val="0"/>
          <w:numId w:val="8"/>
        </w:numPr>
        <w:spacing w:line="259" w:lineRule="auto"/>
      </w:pPr>
      <w:r>
        <w:t>Outliers</w:t>
      </w:r>
    </w:p>
    <w:p w14:paraId="44B3C961" w14:textId="77777777" w:rsidR="00716CD0" w:rsidRDefault="00716CD0" w:rsidP="00716CD0">
      <w:pPr>
        <w:pStyle w:val="ListParagraph"/>
        <w:numPr>
          <w:ilvl w:val="0"/>
          <w:numId w:val="8"/>
        </w:numPr>
        <w:spacing w:line="259" w:lineRule="auto"/>
      </w:pPr>
      <w:r>
        <w:t>Relationship between predictors and target features</w:t>
      </w:r>
    </w:p>
    <w:p w14:paraId="40416B26" w14:textId="77777777" w:rsidR="00716CD0" w:rsidRDefault="00716CD0" w:rsidP="00716CD0"/>
    <w:p w14:paraId="28B873A3" w14:textId="48A74B3C" w:rsidR="00716CD0" w:rsidRDefault="00716CD0" w:rsidP="00716CD0">
      <w:r>
        <w:t xml:space="preserve">For the initial exploratory data analysis, we decided to use an open-source module in pandas called “Pandas Profiling” which does a great job </w:t>
      </w:r>
      <w:r w:rsidR="00CA5D27">
        <w:t>for a</w:t>
      </w:r>
      <w:r>
        <w:t xml:space="preserve"> first level E</w:t>
      </w:r>
      <w:r w:rsidR="001B767E">
        <w:t xml:space="preserve">xploratory </w:t>
      </w:r>
      <w:r>
        <w:t>D</w:t>
      </w:r>
      <w:r w:rsidR="001B767E">
        <w:t xml:space="preserve">ata </w:t>
      </w:r>
      <w:r>
        <w:t>A</w:t>
      </w:r>
      <w:r w:rsidR="001B767E">
        <w:t>nalysis</w:t>
      </w:r>
      <w:r w:rsidR="00E377D9">
        <w:t>.</w:t>
      </w:r>
      <w:r>
        <w:t xml:space="preserve"> </w:t>
      </w:r>
      <w:r w:rsidR="00CA5D27">
        <w:t>The output</w:t>
      </w:r>
      <w:r>
        <w:t xml:space="preserve"> results in an interactive HTML report with the statistics like unique, missing values, descriptive and quantile statistics like mean, median, Q1, Q3, most frequent values, histogram and correlations based on the datatypes.</w:t>
      </w:r>
    </w:p>
    <w:p w14:paraId="4738FE18" w14:textId="2E128535" w:rsidR="00716CD0" w:rsidRDefault="00716CD0" w:rsidP="00716CD0">
      <w:r>
        <w:t>We looked at the frequency distribution of all the variable and the distribution for some of the numerical columns like Lot Frontage, Lot Area, LowQualFinSF etc. showed the presence of outliers and could be standardized</w:t>
      </w:r>
      <w:r w:rsidR="00DB65EE">
        <w:t xml:space="preserve"> or scaled accordingly</w:t>
      </w:r>
      <w:r>
        <w:t>. The distribution charts are shown below in appendix</w:t>
      </w:r>
      <w:r w:rsidR="001B767E">
        <w:t xml:space="preserve"> E</w:t>
      </w:r>
      <w:r>
        <w:t>.</w:t>
      </w:r>
    </w:p>
    <w:p w14:paraId="7078BC4D" w14:textId="2688FD26" w:rsidR="00716CD0" w:rsidRDefault="00716CD0" w:rsidP="00716CD0">
      <w:r>
        <w:t xml:space="preserve">When we looked at the target variable (sale price) distribution plot as shown in </w:t>
      </w:r>
      <w:r w:rsidR="00C65269">
        <w:t xml:space="preserve">the </w:t>
      </w:r>
      <w:r>
        <w:t xml:space="preserve">figure below, it was clear that the distribution is right skewed with minimum sale price as </w:t>
      </w:r>
      <w:r w:rsidR="009074A0">
        <w:t>$</w:t>
      </w:r>
      <w:r>
        <w:t xml:space="preserve">34,900, maximum sale price as </w:t>
      </w:r>
      <w:r w:rsidR="009074A0">
        <w:lastRenderedPageBreak/>
        <w:t>$</w:t>
      </w:r>
      <w:r>
        <w:t xml:space="preserve">755,000, mean as </w:t>
      </w:r>
      <w:r w:rsidR="009074A0">
        <w:t>$</w:t>
      </w:r>
      <w:r>
        <w:t xml:space="preserve">180,921 and median value as </w:t>
      </w:r>
      <w:r w:rsidR="009074A0">
        <w:t>$</w:t>
      </w:r>
      <w:r>
        <w:t xml:space="preserve">163,000. To reduce the effect of outliers, heteroscedasticity and to get more normal distribution, we </w:t>
      </w:r>
      <w:r>
        <w:rPr>
          <w:rFonts w:ascii="Calibri" w:eastAsia="Calibri" w:hAnsi="Calibri" w:cs="Calibri"/>
        </w:rPr>
        <w:t xml:space="preserve">decided to log transform the target variable and observed much more normal distribution as shown below in the plots </w:t>
      </w:r>
      <w:r w:rsidR="00E000D6">
        <w:rPr>
          <w:rFonts w:ascii="Calibri" w:eastAsia="Calibri" w:hAnsi="Calibri" w:cs="Calibri"/>
        </w:rPr>
        <w:t>3</w:t>
      </w:r>
      <w:r>
        <w:rPr>
          <w:rFonts w:ascii="Calibri" w:eastAsia="Calibri" w:hAnsi="Calibri" w:cs="Calibri"/>
        </w:rPr>
        <w:t xml:space="preserve">a and </w:t>
      </w:r>
      <w:r w:rsidR="00E000D6">
        <w:rPr>
          <w:rFonts w:ascii="Calibri" w:eastAsia="Calibri" w:hAnsi="Calibri" w:cs="Calibri"/>
        </w:rPr>
        <w:t>3</w:t>
      </w:r>
      <w:r>
        <w:rPr>
          <w:rFonts w:ascii="Calibri" w:eastAsia="Calibri" w:hAnsi="Calibri" w:cs="Calibri"/>
        </w:rPr>
        <w:t>b.</w:t>
      </w:r>
    </w:p>
    <w:p w14:paraId="62DCD127" w14:textId="5B1F82DC" w:rsidR="00716CD0" w:rsidRDefault="00503FEF" w:rsidP="00503FEF">
      <w:pPr>
        <w:jc w:val="center"/>
        <w:rPr>
          <w:rFonts w:ascii="Calibri" w:eastAsia="Calibri" w:hAnsi="Calibri" w:cs="Calibri"/>
        </w:rPr>
      </w:pPr>
      <w:r>
        <w:rPr>
          <w:noProof/>
        </w:rPr>
        <mc:AlternateContent>
          <mc:Choice Requires="wps">
            <w:drawing>
              <wp:anchor distT="0" distB="0" distL="114300" distR="114300" simplePos="0" relativeHeight="251673609" behindDoc="1" locked="0" layoutInCell="1" allowOverlap="1" wp14:anchorId="79FCE6BA" wp14:editId="0D6CD451">
                <wp:simplePos x="0" y="0"/>
                <wp:positionH relativeFrom="margin">
                  <wp:posOffset>648182</wp:posOffset>
                </wp:positionH>
                <wp:positionV relativeFrom="paragraph">
                  <wp:posOffset>2046300</wp:posOffset>
                </wp:positionV>
                <wp:extent cx="1692275" cy="635"/>
                <wp:effectExtent l="0" t="0" r="3175" b="6985"/>
                <wp:wrapTight wrapText="bothSides">
                  <wp:wrapPolygon edited="0">
                    <wp:start x="0" y="0"/>
                    <wp:lineTo x="0" y="21122"/>
                    <wp:lineTo x="21397" y="21122"/>
                    <wp:lineTo x="2139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1692275" cy="635"/>
                        </a:xfrm>
                        <a:prstGeom prst="rect">
                          <a:avLst/>
                        </a:prstGeom>
                        <a:solidFill>
                          <a:prstClr val="white"/>
                        </a:solidFill>
                        <a:ln>
                          <a:noFill/>
                        </a:ln>
                      </wps:spPr>
                      <wps:txbx>
                        <w:txbxContent>
                          <w:p w14:paraId="52E8213D" w14:textId="535E7155" w:rsidR="00716CD0" w:rsidRPr="00260329" w:rsidRDefault="00716CD0" w:rsidP="00503FEF">
                            <w:pPr>
                              <w:pStyle w:val="Caption"/>
                              <w:jc w:val="center"/>
                              <w:rPr>
                                <w:noProof/>
                              </w:rPr>
                            </w:pPr>
                            <w:r>
                              <w:t xml:space="preserve">Figure </w:t>
                            </w:r>
                            <w:r w:rsidR="00E000D6">
                              <w:t>3</w:t>
                            </w:r>
                            <w:r>
                              <w:t>a: Distribution of Sale Pr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FCE6BA" id="Text Box 7" o:spid="_x0000_s1028" type="#_x0000_t202" style="position:absolute;left:0;text-align:left;margin-left:51.05pt;margin-top:161.15pt;width:133.25pt;height:.05pt;z-index:-251642871;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L/2GgIAAD8EAAAOAAAAZHJzL2Uyb0RvYy54bWysU8GO0zAQvSPxD5bvNG3RF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" stroked="f">
                <v:textbox style="mso-fit-shape-to-text:t" inset="0,0,0,0">
                  <w:txbxContent>
                    <w:p w14:paraId="52E8213D" w14:textId="535E7155" w:rsidR="00716CD0" w:rsidRPr="00260329" w:rsidRDefault="00716CD0" w:rsidP="00503FEF">
                      <w:pPr>
                        <w:pStyle w:val="Caption"/>
                        <w:jc w:val="center"/>
                        <w:rPr>
                          <w:noProof/>
                        </w:rPr>
                      </w:pPr>
                      <w:r>
                        <w:t xml:space="preserve">Figure </w:t>
                      </w:r>
                      <w:r w:rsidR="00E000D6">
                        <w:t>3</w:t>
                      </w:r>
                      <w:r>
                        <w:t>a: Distribution of Sale Price</w:t>
                      </w:r>
                    </w:p>
                  </w:txbxContent>
                </v:textbox>
                <w10:wrap type="tight" anchorx="margin"/>
              </v:shape>
            </w:pict>
          </mc:Fallback>
        </mc:AlternateContent>
      </w:r>
      <w:r w:rsidR="00716CD0">
        <w:rPr>
          <w:noProof/>
        </w:rPr>
        <mc:AlternateContent>
          <mc:Choice Requires="wps">
            <w:drawing>
              <wp:anchor distT="0" distB="0" distL="114300" distR="114300" simplePos="0" relativeHeight="251674633" behindDoc="1" locked="0" layoutInCell="1" allowOverlap="1" wp14:anchorId="314F69F0" wp14:editId="33CCD043">
                <wp:simplePos x="0" y="0"/>
                <wp:positionH relativeFrom="margin">
                  <wp:posOffset>3315263</wp:posOffset>
                </wp:positionH>
                <wp:positionV relativeFrom="paragraph">
                  <wp:posOffset>2070880</wp:posOffset>
                </wp:positionV>
                <wp:extent cx="1974850" cy="635"/>
                <wp:effectExtent l="0" t="0" r="6350" b="0"/>
                <wp:wrapTight wrapText="bothSides">
                  <wp:wrapPolygon edited="0">
                    <wp:start x="0" y="0"/>
                    <wp:lineTo x="0" y="20057"/>
                    <wp:lineTo x="21461" y="20057"/>
                    <wp:lineTo x="21461"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1974850" cy="635"/>
                        </a:xfrm>
                        <a:prstGeom prst="rect">
                          <a:avLst/>
                        </a:prstGeom>
                        <a:solidFill>
                          <a:prstClr val="white"/>
                        </a:solidFill>
                        <a:ln>
                          <a:noFill/>
                        </a:ln>
                      </wps:spPr>
                      <wps:txbx>
                        <w:txbxContent>
                          <w:p w14:paraId="450B05BE" w14:textId="63A67B2B" w:rsidR="00716CD0" w:rsidRPr="00260329" w:rsidRDefault="00716CD0" w:rsidP="00716CD0">
                            <w:pPr>
                              <w:pStyle w:val="Caption"/>
                              <w:rPr>
                                <w:noProof/>
                              </w:rPr>
                            </w:pPr>
                            <w:r>
                              <w:t xml:space="preserve">Figure </w:t>
                            </w:r>
                            <w:r w:rsidR="00E000D6">
                              <w:t>3</w:t>
                            </w:r>
                            <w:r>
                              <w:t>b: Distribution of log(Sale Pr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4F69F0" id="Text Box 8" o:spid="_x0000_s1029" type="#_x0000_t202" style="position:absolute;left:0;text-align:left;margin-left:261.05pt;margin-top:163.05pt;width:155.5pt;height:.05pt;z-index:-251641847;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" stroked="f">
                <v:textbox style="mso-fit-shape-to-text:t" inset="0,0,0,0">
                  <w:txbxContent>
                    <w:p w14:paraId="450B05BE" w14:textId="63A67B2B" w:rsidR="00716CD0" w:rsidRPr="00260329" w:rsidRDefault="00716CD0" w:rsidP="00716CD0">
                      <w:pPr>
                        <w:pStyle w:val="Caption"/>
                        <w:rPr>
                          <w:noProof/>
                        </w:rPr>
                      </w:pPr>
                      <w:r>
                        <w:t xml:space="preserve">Figure </w:t>
                      </w:r>
                      <w:r w:rsidR="00E000D6">
                        <w:t>3</w:t>
                      </w:r>
                      <w:r>
                        <w:t>b: Distribution of log(Sale Price)</w:t>
                      </w:r>
                    </w:p>
                  </w:txbxContent>
                </v:textbox>
                <w10:wrap type="tight" anchorx="margin"/>
              </v:shape>
            </w:pict>
          </mc:Fallback>
        </mc:AlternateContent>
      </w:r>
      <w:r w:rsidR="00716CD0" w:rsidRPr="00A8351D">
        <w:rPr>
          <w:rFonts w:ascii="Calibri" w:eastAsia="Calibri" w:hAnsi="Calibri" w:cs="Calibri"/>
          <w:noProof/>
        </w:rPr>
        <w:drawing>
          <wp:inline distT="0" distB="0" distL="0" distR="0" wp14:anchorId="677DB56E" wp14:editId="5CA63AB0">
            <wp:extent cx="2558801" cy="1985010"/>
            <wp:effectExtent l="0" t="0" r="0" b="0"/>
            <wp:docPr id="103" name="Picture 102" descr="Chart, histogram&#10;&#10;Description automatically generated">
              <a:extLst xmlns:a="http://schemas.openxmlformats.org/drawingml/2006/main">
                <a:ext uri="{FF2B5EF4-FFF2-40B4-BE49-F238E27FC236}">
                  <a16:creationId xmlns:a16="http://schemas.microsoft.com/office/drawing/2014/main" id="{7B7DC4DF-1D11-DA10-E290-24773A8CE3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2" descr="Chart, histogram&#10;&#10;Description automatically generated">
                      <a:extLst>
                        <a:ext uri="{FF2B5EF4-FFF2-40B4-BE49-F238E27FC236}">
                          <a16:creationId xmlns:a16="http://schemas.microsoft.com/office/drawing/2014/main" id="{7B7DC4DF-1D11-DA10-E290-24773A8CE3DC}"/>
                        </a:ext>
                      </a:extLst>
                    </pic:cNvPr>
                    <pic:cNvPicPr>
                      <a:picLocks noChangeAspect="1"/>
                    </pic:cNvPicPr>
                  </pic:nvPicPr>
                  <pic:blipFill>
                    <a:blip r:embed="rId13"/>
                    <a:stretch>
                      <a:fillRect/>
                    </a:stretch>
                  </pic:blipFill>
                  <pic:spPr>
                    <a:xfrm>
                      <a:off x="0" y="0"/>
                      <a:ext cx="2581710" cy="2002782"/>
                    </a:xfrm>
                    <a:prstGeom prst="rect">
                      <a:avLst/>
                    </a:prstGeom>
                  </pic:spPr>
                </pic:pic>
              </a:graphicData>
            </a:graphic>
          </wp:inline>
        </w:drawing>
      </w:r>
      <w:r w:rsidR="00716CD0" w:rsidRPr="004C7FF0">
        <w:rPr>
          <w:rFonts w:ascii="Calibri" w:eastAsia="Calibri" w:hAnsi="Calibri" w:cs="Calibri"/>
          <w:noProof/>
        </w:rPr>
        <w:drawing>
          <wp:inline distT="0" distB="0" distL="0" distR="0" wp14:anchorId="70266A32" wp14:editId="0CC4EE76">
            <wp:extent cx="2637155" cy="1998796"/>
            <wp:effectExtent l="0" t="0" r="0" b="1905"/>
            <wp:docPr id="104" name="Picture 103" descr="Chart, histogram&#10;&#10;Description automatically generated">
              <a:extLst xmlns:a="http://schemas.openxmlformats.org/drawingml/2006/main">
                <a:ext uri="{FF2B5EF4-FFF2-40B4-BE49-F238E27FC236}">
                  <a16:creationId xmlns:a16="http://schemas.microsoft.com/office/drawing/2014/main" id="{77391B62-004E-B06B-50A7-6E2574AC59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3" descr="Chart, histogram&#10;&#10;Description automatically generated">
                      <a:extLst>
                        <a:ext uri="{FF2B5EF4-FFF2-40B4-BE49-F238E27FC236}">
                          <a16:creationId xmlns:a16="http://schemas.microsoft.com/office/drawing/2014/main" id="{77391B62-004E-B06B-50A7-6E2574AC590E}"/>
                        </a:ext>
                      </a:extLst>
                    </pic:cNvPr>
                    <pic:cNvPicPr>
                      <a:picLocks noChangeAspect="1"/>
                    </pic:cNvPicPr>
                  </pic:nvPicPr>
                  <pic:blipFill>
                    <a:blip r:embed="rId14"/>
                    <a:stretch>
                      <a:fillRect/>
                    </a:stretch>
                  </pic:blipFill>
                  <pic:spPr>
                    <a:xfrm>
                      <a:off x="0" y="0"/>
                      <a:ext cx="2646769" cy="2006083"/>
                    </a:xfrm>
                    <a:prstGeom prst="rect">
                      <a:avLst/>
                    </a:prstGeom>
                  </pic:spPr>
                </pic:pic>
              </a:graphicData>
            </a:graphic>
          </wp:inline>
        </w:drawing>
      </w:r>
    </w:p>
    <w:p w14:paraId="4C50B6AF" w14:textId="15A44CB5" w:rsidR="00716CD0" w:rsidRDefault="00716CD0" w:rsidP="00716CD0">
      <w:pPr>
        <w:rPr>
          <w:rFonts w:ascii="Calibri" w:eastAsia="Calibri" w:hAnsi="Calibri" w:cs="Calibri"/>
        </w:rPr>
      </w:pPr>
      <w:r>
        <w:rPr>
          <w:rFonts w:ascii="Calibri" w:eastAsia="Calibri" w:hAnsi="Calibri" w:cs="Calibri"/>
        </w:rPr>
        <w:t xml:space="preserve">. </w:t>
      </w:r>
    </w:p>
    <w:p w14:paraId="4F7D3888" w14:textId="77777777" w:rsidR="00716CD0" w:rsidRDefault="00716CD0" w:rsidP="00716CD0">
      <w:pPr>
        <w:jc w:val="center"/>
        <w:rPr>
          <w:rFonts w:ascii="Calibri" w:eastAsia="Calibri" w:hAnsi="Calibri" w:cs="Calibri"/>
        </w:rPr>
      </w:pPr>
    </w:p>
    <w:p w14:paraId="11EE94E6" w14:textId="2BE2B8B6" w:rsidR="00716CD0" w:rsidRPr="00390B0D" w:rsidRDefault="00716CD0" w:rsidP="00716CD0">
      <w:pPr>
        <w:rPr>
          <w:rFonts w:ascii="Calibri" w:eastAsia="Calibri" w:hAnsi="Calibri" w:cs="Calibri"/>
        </w:rPr>
      </w:pPr>
      <w:r>
        <w:rPr>
          <w:rFonts w:ascii="Calibri" w:eastAsia="Calibri" w:hAnsi="Calibri" w:cs="Calibri"/>
        </w:rPr>
        <w:t>We tried to analyze the distribution of the discrete categorical variables and their relationship with the target variable (sale price) using bar charts</w:t>
      </w:r>
      <w:r w:rsidR="00DE0B02">
        <w:rPr>
          <w:rFonts w:ascii="Calibri" w:eastAsia="Calibri" w:hAnsi="Calibri" w:cs="Calibri"/>
        </w:rPr>
        <w:t>.</w:t>
      </w:r>
      <w:r>
        <w:rPr>
          <w:rFonts w:ascii="Calibri" w:eastAsia="Calibri" w:hAnsi="Calibri" w:cs="Calibri"/>
        </w:rPr>
        <w:t xml:space="preserve"> </w:t>
      </w:r>
      <w:r w:rsidR="00DE0B02">
        <w:rPr>
          <w:rFonts w:ascii="Calibri" w:eastAsia="Calibri" w:hAnsi="Calibri" w:cs="Calibri"/>
        </w:rPr>
        <w:t>We</w:t>
      </w:r>
      <w:r>
        <w:rPr>
          <w:rFonts w:ascii="Calibri" w:eastAsia="Calibri" w:hAnsi="Calibri" w:cs="Calibri"/>
        </w:rPr>
        <w:t xml:space="preserve"> were able to see which category for a particular feature is contributing to the higher value. We observed that for most of the variables, there exists a high positive linear relationship between</w:t>
      </w:r>
      <w:r w:rsidR="00946371">
        <w:rPr>
          <w:rFonts w:ascii="Calibri" w:eastAsia="Calibri" w:hAnsi="Calibri" w:cs="Calibri"/>
        </w:rPr>
        <w:t xml:space="preserve"> the</w:t>
      </w:r>
      <w:r>
        <w:rPr>
          <w:rFonts w:ascii="Calibri" w:eastAsia="Calibri" w:hAnsi="Calibri" w:cs="Calibri"/>
        </w:rPr>
        <w:t xml:space="preserve"> independent and dependent variables. We also figured out </w:t>
      </w:r>
      <w:r>
        <w:t xml:space="preserve">that for some of the variables with high missing values like Lot Frontage, Alley, Sale price was also high. Hence, we figured that there exists a relationship between these predictor and target variables </w:t>
      </w:r>
      <w:r w:rsidR="000023B0">
        <w:t xml:space="preserve">and so these features should not just be thrown out. </w:t>
      </w:r>
    </w:p>
    <w:p w14:paraId="08D2E6B8" w14:textId="4A344234" w:rsidR="00716CD0" w:rsidRDefault="00716CD0" w:rsidP="00716CD0">
      <w:pPr>
        <w:rPr>
          <w:noProof/>
        </w:rPr>
      </w:pPr>
      <w:r>
        <w:t>To identify the relationship between sale price and numerical features we examined the correlation between them and created a heatmap of the correlations shown below.</w:t>
      </w:r>
      <w:r w:rsidRPr="00F97967">
        <w:rPr>
          <w:noProof/>
        </w:rPr>
        <w:t xml:space="preserve"> </w:t>
      </w:r>
    </w:p>
    <w:p w14:paraId="57411148" w14:textId="03FB4A1D" w:rsidR="0090494D" w:rsidRDefault="00180710" w:rsidP="003A3B5A">
      <w:pPr>
        <w:jc w:val="center"/>
      </w:pPr>
      <w:r>
        <w:rPr>
          <w:noProof/>
        </w:rPr>
        <w:lastRenderedPageBreak/>
        <mc:AlternateContent>
          <mc:Choice Requires="wps">
            <w:drawing>
              <wp:anchor distT="0" distB="0" distL="114300" distR="114300" simplePos="0" relativeHeight="251727881" behindDoc="1" locked="0" layoutInCell="1" allowOverlap="1" wp14:anchorId="0B1E9E0F" wp14:editId="6BAA44C5">
                <wp:simplePos x="0" y="0"/>
                <wp:positionH relativeFrom="margin">
                  <wp:posOffset>1984520</wp:posOffset>
                </wp:positionH>
                <wp:positionV relativeFrom="paragraph">
                  <wp:posOffset>3449176</wp:posOffset>
                </wp:positionV>
                <wp:extent cx="2378075" cy="635"/>
                <wp:effectExtent l="0" t="0" r="3175" b="0"/>
                <wp:wrapTight wrapText="bothSides">
                  <wp:wrapPolygon edited="0">
                    <wp:start x="0" y="0"/>
                    <wp:lineTo x="0" y="20057"/>
                    <wp:lineTo x="21456" y="20057"/>
                    <wp:lineTo x="21456" y="0"/>
                    <wp:lineTo x="0" y="0"/>
                  </wp:wrapPolygon>
                </wp:wrapTight>
                <wp:docPr id="63" name="Text Box 63"/>
                <wp:cNvGraphicFramePr/>
                <a:graphic xmlns:a="http://schemas.openxmlformats.org/drawingml/2006/main">
                  <a:graphicData uri="http://schemas.microsoft.com/office/word/2010/wordprocessingShape">
                    <wps:wsp>
                      <wps:cNvSpPr txBox="1"/>
                      <wps:spPr>
                        <a:xfrm>
                          <a:off x="0" y="0"/>
                          <a:ext cx="2378075" cy="635"/>
                        </a:xfrm>
                        <a:prstGeom prst="rect">
                          <a:avLst/>
                        </a:prstGeom>
                        <a:solidFill>
                          <a:prstClr val="white"/>
                        </a:solidFill>
                        <a:ln>
                          <a:noFill/>
                        </a:ln>
                      </wps:spPr>
                      <wps:txbx>
                        <w:txbxContent>
                          <w:p w14:paraId="6F11B88B" w14:textId="6CBD49E0" w:rsidR="00180710" w:rsidRPr="00260329" w:rsidRDefault="00180710" w:rsidP="00180710">
                            <w:pPr>
                              <w:pStyle w:val="Caption"/>
                              <w:rPr>
                                <w:noProof/>
                              </w:rPr>
                            </w:pPr>
                            <w:r>
                              <w:t>Figure 4 Correlations between numerical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1E9E0F" id="Text Box 63" o:spid="_x0000_s1030" type="#_x0000_t202" style="position:absolute;left:0;text-align:left;margin-left:156.25pt;margin-top:271.6pt;width:187.25pt;height:.05pt;z-index:-251588599;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" stroked="f">
                <v:textbox style="mso-fit-shape-to-text:t" inset="0,0,0,0">
                  <w:txbxContent>
                    <w:p w14:paraId="6F11B88B" w14:textId="6CBD49E0" w:rsidR="00180710" w:rsidRPr="00260329" w:rsidRDefault="00180710" w:rsidP="00180710">
                      <w:pPr>
                        <w:pStyle w:val="Caption"/>
                        <w:rPr>
                          <w:noProof/>
                        </w:rPr>
                      </w:pPr>
                      <w:r>
                        <w:t>Figure 4 Correlations between numerical variables</w:t>
                      </w:r>
                    </w:p>
                  </w:txbxContent>
                </v:textbox>
                <w10:wrap type="tight" anchorx="margin"/>
              </v:shape>
            </w:pict>
          </mc:Fallback>
        </mc:AlternateContent>
      </w:r>
      <w:r w:rsidR="00716CD0" w:rsidRPr="00F97967">
        <w:rPr>
          <w:noProof/>
        </w:rPr>
        <w:drawing>
          <wp:inline distT="0" distB="0" distL="0" distR="0" wp14:anchorId="1F8ACD21" wp14:editId="620BD2E9">
            <wp:extent cx="4589362" cy="3283158"/>
            <wp:effectExtent l="0" t="0" r="1905" b="0"/>
            <wp:docPr id="27" name="Picture 3" descr="Chart&#10;&#10;Description automatically generated">
              <a:extLst xmlns:a="http://schemas.openxmlformats.org/drawingml/2006/main">
                <a:ext uri="{FF2B5EF4-FFF2-40B4-BE49-F238E27FC236}">
                  <a16:creationId xmlns:a16="http://schemas.microsoft.com/office/drawing/2014/main" id="{D2941C63-AF42-FEDE-4439-6D5AD5B216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10;&#10;Description automatically generated">
                      <a:extLst>
                        <a:ext uri="{FF2B5EF4-FFF2-40B4-BE49-F238E27FC236}">
                          <a16:creationId xmlns:a16="http://schemas.microsoft.com/office/drawing/2014/main" id="{D2941C63-AF42-FEDE-4439-6D5AD5B21690}"/>
                        </a:ext>
                      </a:extLst>
                    </pic:cNvPr>
                    <pic:cNvPicPr>
                      <a:picLocks noChangeAspect="1"/>
                    </pic:cNvPicPr>
                  </pic:nvPicPr>
                  <pic:blipFill>
                    <a:blip r:embed="rId15"/>
                    <a:stretch>
                      <a:fillRect/>
                    </a:stretch>
                  </pic:blipFill>
                  <pic:spPr>
                    <a:xfrm>
                      <a:off x="0" y="0"/>
                      <a:ext cx="4610978" cy="3298622"/>
                    </a:xfrm>
                    <a:prstGeom prst="rect">
                      <a:avLst/>
                    </a:prstGeom>
                  </pic:spPr>
                </pic:pic>
              </a:graphicData>
            </a:graphic>
          </wp:inline>
        </w:drawing>
      </w:r>
    </w:p>
    <w:p w14:paraId="13BE52C5" w14:textId="33F3A53A" w:rsidR="00180710" w:rsidRDefault="00180710" w:rsidP="00716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pPr>
    </w:p>
    <w:p w14:paraId="6D2CC6E9" w14:textId="24A25DF5" w:rsidR="00180710" w:rsidRDefault="00180710" w:rsidP="00716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pPr>
    </w:p>
    <w:p w14:paraId="428B6040" w14:textId="5DC5358F" w:rsidR="00716CD0" w:rsidRPr="00CD1B9B" w:rsidRDefault="00716CD0" w:rsidP="00716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pPr>
      <w:r>
        <w:t>This chart has some satisfying results such as ‘OverallQuality’ and ‘GLivArea’ are strongly positively correlated to ‘SalesPrice’, which is intuitive since a larger house or a better-quality house would be more exp</w:t>
      </w:r>
      <w:r w:rsidR="00B5003A">
        <w:t>e</w:t>
      </w:r>
      <w:r>
        <w:t xml:space="preserve">nsive but </w:t>
      </w:r>
      <w:r w:rsidR="00B5003A">
        <w:t>i</w:t>
      </w:r>
      <w:r>
        <w:t>t was a bit surprising that ‘1stFlrSF’ was strongly correlated with ‘SalesPrice’ while ‘2ndFlrSF’ was only weakly correlated with ‘SalesPrice’.</w:t>
      </w:r>
    </w:p>
    <w:p w14:paraId="77F84A44" w14:textId="77777777" w:rsidR="00716CD0" w:rsidRPr="003E1D74" w:rsidRDefault="00716CD0" w:rsidP="00716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rPr>
      </w:pPr>
    </w:p>
    <w:p w14:paraId="0B461CCD" w14:textId="69D85FF6" w:rsidR="00716CD0" w:rsidRPr="00CD1B9B" w:rsidRDefault="00716CD0" w:rsidP="00716C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cstheme="minorHAnsi"/>
          <w:color w:val="000000"/>
          <w:shd w:val="clear" w:color="auto" w:fill="FFFFFF"/>
        </w:rPr>
      </w:pPr>
      <w:r w:rsidRPr="003E1D74">
        <w:rPr>
          <w:rFonts w:eastAsia="Times New Roman" w:cstheme="minorHAnsi"/>
          <w:color w:val="000000"/>
        </w:rPr>
        <w:t xml:space="preserve">We also noticed </w:t>
      </w:r>
      <w:r w:rsidRPr="003E1D74">
        <w:rPr>
          <w:rFonts w:cstheme="minorHAnsi"/>
          <w:color w:val="000000"/>
          <w:shd w:val="clear" w:color="auto" w:fill="FFFFFF"/>
        </w:rPr>
        <w:t xml:space="preserve">a negative </w:t>
      </w:r>
      <w:r>
        <w:rPr>
          <w:rFonts w:cstheme="minorHAnsi"/>
          <w:color w:val="000000"/>
          <w:shd w:val="clear" w:color="auto" w:fill="FFFFFF"/>
        </w:rPr>
        <w:t>correlation between</w:t>
      </w:r>
      <w:r w:rsidRPr="003E1D74">
        <w:rPr>
          <w:rFonts w:cstheme="minorHAnsi"/>
          <w:color w:val="000000"/>
          <w:shd w:val="clear" w:color="auto" w:fill="FFFFFF"/>
        </w:rPr>
        <w:t xml:space="preserve"> sale price with YearSold but positive correlation with YearBuilt</w:t>
      </w:r>
      <w:r>
        <w:rPr>
          <w:rFonts w:cstheme="minorHAnsi"/>
          <w:color w:val="000000"/>
          <w:shd w:val="clear" w:color="auto" w:fill="FFFFFF"/>
        </w:rPr>
        <w:t xml:space="preserve"> and YearRemodAdd as shown in the plot below. Hence, </w:t>
      </w:r>
      <w:r w:rsidR="00A849E5">
        <w:rPr>
          <w:rFonts w:cstheme="minorHAnsi"/>
          <w:color w:val="000000"/>
          <w:shd w:val="clear" w:color="auto" w:fill="FFFFFF"/>
        </w:rPr>
        <w:t xml:space="preserve">we thought that instead of focusing on individual year feature, </w:t>
      </w:r>
      <w:r>
        <w:rPr>
          <w:rFonts w:cstheme="minorHAnsi"/>
          <w:color w:val="000000"/>
          <w:shd w:val="clear" w:color="auto" w:fill="FFFFFF"/>
        </w:rPr>
        <w:t xml:space="preserve">a new variable derived from the </w:t>
      </w:r>
      <w:r w:rsidR="000D173D">
        <w:rPr>
          <w:rFonts w:cstheme="minorHAnsi"/>
          <w:color w:val="000000"/>
          <w:shd w:val="clear" w:color="auto" w:fill="FFFFFF"/>
        </w:rPr>
        <w:t>above-mentioned</w:t>
      </w:r>
      <w:r>
        <w:rPr>
          <w:rFonts w:cstheme="minorHAnsi"/>
          <w:color w:val="000000"/>
          <w:shd w:val="clear" w:color="auto" w:fill="FFFFFF"/>
        </w:rPr>
        <w:t xml:space="preserve"> variable</w:t>
      </w:r>
      <w:r w:rsidR="00A849E5">
        <w:rPr>
          <w:rFonts w:cstheme="minorHAnsi"/>
          <w:color w:val="000000"/>
          <w:shd w:val="clear" w:color="auto" w:fill="FFFFFF"/>
        </w:rPr>
        <w:t>s (YearSold – YearBuilt)</w:t>
      </w:r>
      <w:r>
        <w:rPr>
          <w:rFonts w:cstheme="minorHAnsi"/>
          <w:color w:val="000000"/>
          <w:shd w:val="clear" w:color="auto" w:fill="FFFFFF"/>
        </w:rPr>
        <w:t xml:space="preserve"> could be beneficial representing the age of the house.</w:t>
      </w:r>
    </w:p>
    <w:p w14:paraId="1BCB8EF6" w14:textId="77777777" w:rsidR="00716CD0" w:rsidRDefault="00716CD0" w:rsidP="00716CD0">
      <w:pPr>
        <w:rPr>
          <w:rFonts w:ascii="Calibri" w:eastAsia="Calibri" w:hAnsi="Calibri" w:cs="Calibri"/>
        </w:rPr>
      </w:pPr>
    </w:p>
    <w:p w14:paraId="6B382677" w14:textId="7E1D3904" w:rsidR="00716CD0" w:rsidRDefault="00716CD0" w:rsidP="00716CD0">
      <w:pPr>
        <w:rPr>
          <w:rFonts w:ascii="Calibri" w:eastAsia="Calibri" w:hAnsi="Calibri" w:cs="Calibri"/>
        </w:rPr>
      </w:pPr>
      <w:r w:rsidRPr="007657B7">
        <w:rPr>
          <w:rFonts w:ascii="Calibri" w:eastAsia="Calibri" w:hAnsi="Calibri" w:cs="Calibri"/>
          <w:noProof/>
        </w:rPr>
        <w:drawing>
          <wp:inline distT="0" distB="0" distL="0" distR="0" wp14:anchorId="3EFD910B" wp14:editId="20B216CF">
            <wp:extent cx="2376170" cy="1352550"/>
            <wp:effectExtent l="0" t="0" r="5080" b="635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6"/>
                    <a:stretch>
                      <a:fillRect/>
                    </a:stretch>
                  </pic:blipFill>
                  <pic:spPr>
                    <a:xfrm>
                      <a:off x="0" y="0"/>
                      <a:ext cx="2376170" cy="1352550"/>
                    </a:xfrm>
                    <a:prstGeom prst="rect">
                      <a:avLst/>
                    </a:prstGeom>
                  </pic:spPr>
                </pic:pic>
              </a:graphicData>
            </a:graphic>
          </wp:inline>
        </w:drawing>
      </w:r>
      <w:r w:rsidRPr="007657B7">
        <w:rPr>
          <w:rFonts w:ascii="Calibri" w:eastAsia="Calibri" w:hAnsi="Calibri" w:cs="Calibri"/>
          <w:noProof/>
        </w:rPr>
        <w:drawing>
          <wp:inline distT="0" distB="0" distL="0" distR="0" wp14:anchorId="6B21C56F" wp14:editId="09A0230C">
            <wp:extent cx="1758950" cy="1317389"/>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7"/>
                    <a:stretch>
                      <a:fillRect/>
                    </a:stretch>
                  </pic:blipFill>
                  <pic:spPr>
                    <a:xfrm>
                      <a:off x="0" y="0"/>
                      <a:ext cx="1809005" cy="1354878"/>
                    </a:xfrm>
                    <a:prstGeom prst="rect">
                      <a:avLst/>
                    </a:prstGeom>
                  </pic:spPr>
                </pic:pic>
              </a:graphicData>
            </a:graphic>
          </wp:inline>
        </w:drawing>
      </w:r>
      <w:r w:rsidRPr="00B114C6">
        <w:rPr>
          <w:rFonts w:ascii="Calibri" w:eastAsia="Calibri" w:hAnsi="Calibri" w:cs="Calibri"/>
          <w:noProof/>
        </w:rPr>
        <w:drawing>
          <wp:inline distT="0" distB="0" distL="0" distR="0" wp14:anchorId="5F6D303D" wp14:editId="7AE08CCB">
            <wp:extent cx="1784350" cy="1331470"/>
            <wp:effectExtent l="0" t="0" r="6350" b="254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8"/>
                    <a:stretch>
                      <a:fillRect/>
                    </a:stretch>
                  </pic:blipFill>
                  <pic:spPr>
                    <a:xfrm>
                      <a:off x="0" y="0"/>
                      <a:ext cx="1823033" cy="1360335"/>
                    </a:xfrm>
                    <a:prstGeom prst="rect">
                      <a:avLst/>
                    </a:prstGeom>
                  </pic:spPr>
                </pic:pic>
              </a:graphicData>
            </a:graphic>
          </wp:inline>
        </w:drawing>
      </w:r>
    </w:p>
    <w:p w14:paraId="42214D9B" w14:textId="4E0DDE8B" w:rsidR="00180710" w:rsidRDefault="00180710" w:rsidP="00716CD0">
      <w:pPr>
        <w:rPr>
          <w:rFonts w:ascii="Calibri" w:eastAsia="Calibri" w:hAnsi="Calibri" w:cs="Calibri"/>
        </w:rPr>
      </w:pPr>
    </w:p>
    <w:p w14:paraId="488E6C2E" w14:textId="051F6C17" w:rsidR="00180710" w:rsidRDefault="00180710" w:rsidP="00716CD0">
      <w:pPr>
        <w:rPr>
          <w:rFonts w:ascii="Calibri" w:eastAsia="Calibri" w:hAnsi="Calibri" w:cs="Calibri"/>
        </w:rPr>
      </w:pPr>
      <w:r>
        <w:rPr>
          <w:noProof/>
        </w:rPr>
        <mc:AlternateContent>
          <mc:Choice Requires="wps">
            <w:drawing>
              <wp:anchor distT="0" distB="0" distL="114300" distR="114300" simplePos="0" relativeHeight="251729929" behindDoc="1" locked="0" layoutInCell="1" allowOverlap="1" wp14:anchorId="7B87F764" wp14:editId="3A32E419">
                <wp:simplePos x="0" y="0"/>
                <wp:positionH relativeFrom="margin">
                  <wp:posOffset>1845945</wp:posOffset>
                </wp:positionH>
                <wp:positionV relativeFrom="paragraph">
                  <wp:posOffset>7620</wp:posOffset>
                </wp:positionV>
                <wp:extent cx="3188335" cy="635"/>
                <wp:effectExtent l="0" t="0" r="0" b="0"/>
                <wp:wrapTight wrapText="bothSides">
                  <wp:wrapPolygon edited="0">
                    <wp:start x="0" y="0"/>
                    <wp:lineTo x="0" y="20057"/>
                    <wp:lineTo x="21424" y="20057"/>
                    <wp:lineTo x="21424" y="0"/>
                    <wp:lineTo x="0" y="0"/>
                  </wp:wrapPolygon>
                </wp:wrapTight>
                <wp:docPr id="4096" name="Text Box 4096"/>
                <wp:cNvGraphicFramePr/>
                <a:graphic xmlns:a="http://schemas.openxmlformats.org/drawingml/2006/main">
                  <a:graphicData uri="http://schemas.microsoft.com/office/word/2010/wordprocessingShape">
                    <wps:wsp>
                      <wps:cNvSpPr txBox="1"/>
                      <wps:spPr>
                        <a:xfrm>
                          <a:off x="0" y="0"/>
                          <a:ext cx="3188335" cy="635"/>
                        </a:xfrm>
                        <a:prstGeom prst="rect">
                          <a:avLst/>
                        </a:prstGeom>
                        <a:solidFill>
                          <a:prstClr val="white"/>
                        </a:solidFill>
                        <a:ln>
                          <a:noFill/>
                        </a:ln>
                      </wps:spPr>
                      <wps:txbx>
                        <w:txbxContent>
                          <w:p w14:paraId="1AD90BF0" w14:textId="00694303" w:rsidR="00180710" w:rsidRPr="00260329" w:rsidRDefault="00180710" w:rsidP="00180710">
                            <w:pPr>
                              <w:pStyle w:val="Caption"/>
                              <w:jc w:val="center"/>
                              <w:rPr>
                                <w:noProof/>
                              </w:rPr>
                            </w:pPr>
                            <w:r>
                              <w:t>Figure 5: Relationship between Year variables and Sale Pr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87F764" id="Text Box 4096" o:spid="_x0000_s1031" type="#_x0000_t202" style="position:absolute;margin-left:145.35pt;margin-top:.6pt;width:251.05pt;height:.05pt;z-index:-25158655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" stroked="f">
                <v:textbox style="mso-fit-shape-to-text:t" inset="0,0,0,0">
                  <w:txbxContent>
                    <w:p w14:paraId="1AD90BF0" w14:textId="00694303" w:rsidR="00180710" w:rsidRPr="00260329" w:rsidRDefault="00180710" w:rsidP="00180710">
                      <w:pPr>
                        <w:pStyle w:val="Caption"/>
                        <w:jc w:val="center"/>
                        <w:rPr>
                          <w:noProof/>
                        </w:rPr>
                      </w:pPr>
                      <w:r>
                        <w:t>Figure 5: Relationship between Year variables and Sale Price</w:t>
                      </w:r>
                    </w:p>
                  </w:txbxContent>
                </v:textbox>
                <w10:wrap type="tight" anchorx="margin"/>
              </v:shape>
            </w:pict>
          </mc:Fallback>
        </mc:AlternateContent>
      </w:r>
    </w:p>
    <w:p w14:paraId="4691F119" w14:textId="77777777" w:rsidR="00180710" w:rsidRDefault="00180710" w:rsidP="00716CD0"/>
    <w:p w14:paraId="5BA6F349" w14:textId="77777777" w:rsidR="00180710" w:rsidRDefault="00180710" w:rsidP="00716CD0"/>
    <w:p w14:paraId="64289EC9" w14:textId="67DB1AFB" w:rsidR="00716CD0" w:rsidRDefault="00716CD0" w:rsidP="00716CD0">
      <w:r>
        <w:lastRenderedPageBreak/>
        <w:t>We also observed the following columns containing missing values:</w:t>
      </w:r>
    </w:p>
    <w:p w14:paraId="05607318" w14:textId="64642D68" w:rsidR="00716CD0" w:rsidRDefault="00716CD0" w:rsidP="00716CD0">
      <w:pPr>
        <w:pStyle w:val="HTMLPreformatted"/>
        <w:shd w:val="clear" w:color="auto" w:fill="FFFFFF"/>
        <w:wordWrap w:val="0"/>
        <w:textAlignment w:val="baseline"/>
        <w:rPr>
          <w:rFonts w:asciiTheme="minorHAnsi" w:hAnsiTheme="minorHAnsi" w:cstheme="minorHAnsi"/>
          <w:color w:val="000000"/>
          <w:sz w:val="22"/>
          <w:szCs w:val="22"/>
        </w:rPr>
      </w:pPr>
      <w:r w:rsidRPr="0071226C">
        <w:rPr>
          <w:rFonts w:asciiTheme="minorHAnsi" w:hAnsiTheme="minorHAnsi" w:cstheme="minorHAnsi"/>
          <w:color w:val="000000"/>
          <w:sz w:val="22"/>
          <w:szCs w:val="22"/>
        </w:rPr>
        <w:t>LotFrontage, Alley, MasVnrType, MasVnrArea, BsmtQual, BsmtCond, BsmtExposure, BsmtFinType1, BsmtFinType2, FireplaceQu, GarageType, GarageYrBlt, GarageFinish, GarageQual, GarageCond, PoolQC, Fence, MiscFeature</w:t>
      </w:r>
      <w:r>
        <w:rPr>
          <w:rFonts w:asciiTheme="minorHAnsi" w:hAnsiTheme="minorHAnsi" w:cstheme="minorHAnsi"/>
          <w:color w:val="000000"/>
          <w:sz w:val="22"/>
          <w:szCs w:val="22"/>
        </w:rPr>
        <w:t>s.</w:t>
      </w:r>
    </w:p>
    <w:p w14:paraId="722ED402" w14:textId="6B215CAC" w:rsidR="00880F12" w:rsidRDefault="00BE77D8" w:rsidP="00716CD0">
      <w:pPr>
        <w:pStyle w:val="HTMLPreformatted"/>
        <w:shd w:val="clear" w:color="auto" w:fill="FFFFFF"/>
        <w:wordWrap w:val="0"/>
        <w:textAlignment w:val="baseline"/>
        <w:rPr>
          <w:rFonts w:asciiTheme="minorHAnsi" w:hAnsiTheme="minorHAnsi" w:cstheme="minorHAnsi"/>
          <w:color w:val="000000"/>
          <w:sz w:val="22"/>
          <w:szCs w:val="22"/>
        </w:rPr>
      </w:pPr>
      <w:r>
        <w:rPr>
          <w:rFonts w:asciiTheme="minorHAnsi" w:hAnsiTheme="minorHAnsi" w:cstheme="minorHAnsi"/>
          <w:color w:val="000000"/>
          <w:sz w:val="22"/>
          <w:szCs w:val="22"/>
        </w:rPr>
        <w:t xml:space="preserve"> </w:t>
      </w:r>
    </w:p>
    <w:p w14:paraId="34FB8CA5" w14:textId="7C915813" w:rsidR="00716CD0" w:rsidRDefault="00716CD0" w:rsidP="00716CD0">
      <w:r>
        <w:t xml:space="preserve">Since we observed that some of the features with the missing values are also highly correlated with the sale price, </w:t>
      </w:r>
      <w:r w:rsidR="001D082A">
        <w:t>we decided they have to be clensed as opposed to removed</w:t>
      </w:r>
      <w:r>
        <w:t>. For the other discrete numerical variables, we found some of the features like overall quality have a good exponential relationship</w:t>
      </w:r>
      <w:r w:rsidR="00697EE5">
        <w:t xml:space="preserve"> with sales price</w:t>
      </w:r>
      <w:r>
        <w:t xml:space="preserve"> while </w:t>
      </w:r>
      <w:r w:rsidR="00697EE5">
        <w:t>the relation to other variables is not so defined</w:t>
      </w:r>
      <w:r>
        <w:t>.</w:t>
      </w:r>
    </w:p>
    <w:p w14:paraId="31C599C6" w14:textId="6EECDAB1" w:rsidR="00A17F59" w:rsidRPr="00E21939" w:rsidRDefault="00A17F59" w:rsidP="00D1262C">
      <w:r>
        <w:t xml:space="preserve">For the continuous variables, we </w:t>
      </w:r>
      <w:r w:rsidR="00812FBB">
        <w:t>looked</w:t>
      </w:r>
      <w:r>
        <w:t xml:space="preserve"> at the histogram, mean, median and extreme values to see if there is an outlier and we were able to find outliers for some of the variables like Lot Frontage, Lot Area, </w:t>
      </w:r>
      <w:r w:rsidR="00812FBB">
        <w:t xml:space="preserve">!stFlrSF, </w:t>
      </w:r>
      <w:r>
        <w:t>LowQualFinSF etc.</w:t>
      </w:r>
    </w:p>
    <w:p w14:paraId="654EBDE1" w14:textId="1794B5A2" w:rsidR="00B06C84" w:rsidRPr="00DC645D" w:rsidRDefault="00851DA5" w:rsidP="00F27312">
      <w:pPr>
        <w:rPr>
          <w:rFonts w:ascii="Calibri" w:eastAsia="Calibri" w:hAnsi="Calibri" w:cs="Calibri"/>
        </w:rPr>
      </w:pPr>
      <w:r>
        <w:rPr>
          <w:rFonts w:ascii="Calibri" w:eastAsia="Calibri" w:hAnsi="Calibri" w:cs="Calibri"/>
        </w:rPr>
        <w:t xml:space="preserve">We also </w:t>
      </w:r>
      <w:r w:rsidR="00267B26">
        <w:rPr>
          <w:rFonts w:ascii="Calibri" w:eastAsia="Calibri" w:hAnsi="Calibri" w:cs="Calibri"/>
        </w:rPr>
        <w:t>tried to analyze the</w:t>
      </w:r>
      <w:r w:rsidR="00E30D45">
        <w:rPr>
          <w:rFonts w:ascii="Calibri" w:eastAsia="Calibri" w:hAnsi="Calibri" w:cs="Calibri"/>
        </w:rPr>
        <w:t xml:space="preserve"> distribution of the </w:t>
      </w:r>
      <w:r w:rsidR="00AB334A">
        <w:rPr>
          <w:rFonts w:ascii="Calibri" w:eastAsia="Calibri" w:hAnsi="Calibri" w:cs="Calibri"/>
        </w:rPr>
        <w:t xml:space="preserve">discrete </w:t>
      </w:r>
      <w:r w:rsidR="00E30D45">
        <w:rPr>
          <w:rFonts w:ascii="Calibri" w:eastAsia="Calibri" w:hAnsi="Calibri" w:cs="Calibri"/>
        </w:rPr>
        <w:t>categorical variables and their</w:t>
      </w:r>
      <w:r w:rsidR="00D1262C">
        <w:rPr>
          <w:rFonts w:ascii="Calibri" w:eastAsia="Calibri" w:hAnsi="Calibri" w:cs="Calibri"/>
        </w:rPr>
        <w:t xml:space="preserve"> relationship </w:t>
      </w:r>
      <w:r w:rsidR="00E30D45">
        <w:rPr>
          <w:rFonts w:ascii="Calibri" w:eastAsia="Calibri" w:hAnsi="Calibri" w:cs="Calibri"/>
        </w:rPr>
        <w:t>with the target variable</w:t>
      </w:r>
      <w:r w:rsidR="00D1262C">
        <w:rPr>
          <w:rFonts w:ascii="Calibri" w:eastAsia="Calibri" w:hAnsi="Calibri" w:cs="Calibri"/>
        </w:rPr>
        <w:t xml:space="preserve"> </w:t>
      </w:r>
      <w:r w:rsidR="00E30D45">
        <w:rPr>
          <w:rFonts w:ascii="Calibri" w:eastAsia="Calibri" w:hAnsi="Calibri" w:cs="Calibri"/>
        </w:rPr>
        <w:t>(</w:t>
      </w:r>
      <w:r w:rsidR="00D1262C">
        <w:rPr>
          <w:rFonts w:ascii="Calibri" w:eastAsia="Calibri" w:hAnsi="Calibri" w:cs="Calibri"/>
        </w:rPr>
        <w:t>sale price</w:t>
      </w:r>
      <w:r w:rsidR="00E30D45">
        <w:rPr>
          <w:rFonts w:ascii="Calibri" w:eastAsia="Calibri" w:hAnsi="Calibri" w:cs="Calibri"/>
        </w:rPr>
        <w:t>)</w:t>
      </w:r>
      <w:r w:rsidR="00AB334A">
        <w:rPr>
          <w:rFonts w:ascii="Calibri" w:eastAsia="Calibri" w:hAnsi="Calibri" w:cs="Calibri"/>
        </w:rPr>
        <w:t xml:space="preserve"> using bar charts and were able to see which category for a particular feature is contributing to the higher value.</w:t>
      </w:r>
    </w:p>
    <w:p w14:paraId="275852B7" w14:textId="2DA76A58" w:rsidR="00F27312" w:rsidRDefault="00F27312" w:rsidP="00F27312">
      <w:pPr>
        <w:rPr>
          <w:b/>
          <w:bCs/>
          <w:sz w:val="24"/>
          <w:szCs w:val="24"/>
        </w:rPr>
      </w:pPr>
      <w:r>
        <w:rPr>
          <w:b/>
          <w:bCs/>
          <w:sz w:val="24"/>
          <w:szCs w:val="24"/>
        </w:rPr>
        <w:t>Data Cleaning</w:t>
      </w:r>
      <w:r w:rsidR="00DC645D">
        <w:rPr>
          <w:b/>
          <w:bCs/>
          <w:sz w:val="24"/>
          <w:szCs w:val="24"/>
        </w:rPr>
        <w:t xml:space="preserve"> and Feature Selection</w:t>
      </w:r>
      <w:r w:rsidR="00477683">
        <w:rPr>
          <w:b/>
          <w:bCs/>
          <w:sz w:val="24"/>
          <w:szCs w:val="24"/>
        </w:rPr>
        <w:t>:</w:t>
      </w:r>
    </w:p>
    <w:p w14:paraId="790C849B" w14:textId="32CF652B" w:rsidR="00333042" w:rsidRDefault="00F27312" w:rsidP="00FA4191">
      <w:pPr>
        <w:keepNext/>
        <w:jc w:val="both"/>
      </w:pPr>
      <w:r>
        <w:t xml:space="preserve">We have used a </w:t>
      </w:r>
      <w:r w:rsidR="00BD4B45">
        <w:t>two-prong</w:t>
      </w:r>
      <w:r>
        <w:t xml:space="preserve"> approach to doing data cleaning</w:t>
      </w:r>
      <w:r w:rsidR="00DC645D">
        <w:t>,</w:t>
      </w:r>
      <w:r>
        <w:t xml:space="preserve"> analysis</w:t>
      </w:r>
      <w:r w:rsidR="00DC645D">
        <w:t xml:space="preserve"> and feature selection</w:t>
      </w:r>
      <w:r>
        <w:t>, one in R and the other in python</w:t>
      </w:r>
      <w:r w:rsidR="00151EAF">
        <w:t xml:space="preserve">. </w:t>
      </w:r>
    </w:p>
    <w:p w14:paraId="4653A52C" w14:textId="4C2531BD" w:rsidR="00041476" w:rsidRDefault="006F4E89" w:rsidP="00FA4191">
      <w:pPr>
        <w:keepNext/>
        <w:jc w:val="both"/>
      </w:pPr>
      <w:r>
        <w:t>For analysis in Python, we first tried to find out the NaN values in categorical features to handle them, we assigned a new category as “Unavailable”. To handle missing values for numerical variables, since we observed lot of outliers for some of the continuous variables, we replaced the missing values with median.</w:t>
      </w:r>
      <w:r w:rsidR="00041476">
        <w:t xml:space="preserve"> After that we did min-max scaling to standardize the values</w:t>
      </w:r>
      <w:r w:rsidR="00661D99">
        <w:t>.</w:t>
      </w:r>
    </w:p>
    <w:p w14:paraId="5105D83D" w14:textId="1A6F6B0C" w:rsidR="00F23909" w:rsidRDefault="00151EAF" w:rsidP="00FA4191">
      <w:pPr>
        <w:keepNext/>
        <w:jc w:val="both"/>
      </w:pPr>
      <w:r>
        <w:t>For analysis in R</w:t>
      </w:r>
      <w:r w:rsidR="008A7B64">
        <w:t xml:space="preserve">, </w:t>
      </w:r>
      <w:r>
        <w:t xml:space="preserve">factors </w:t>
      </w:r>
      <w:r w:rsidR="0096586F">
        <w:t>have</w:t>
      </w:r>
      <w:r w:rsidR="00EF05FE">
        <w:t xml:space="preserve"> made data cleaning </w:t>
      </w:r>
      <w:r w:rsidR="00042C8D">
        <w:t>very</w:t>
      </w:r>
      <w:r w:rsidR="00EF05FE">
        <w:t xml:space="preserve"> trivial. </w:t>
      </w:r>
      <w:r w:rsidR="005D1D6A">
        <w:t>Many of the variables, in the housing dataset, use a “NA”</w:t>
      </w:r>
      <w:r w:rsidR="00067B4E">
        <w:t>, imp</w:t>
      </w:r>
      <w:r w:rsidR="00B31246">
        <w:t>l</w:t>
      </w:r>
      <w:r w:rsidR="00067B4E">
        <w:t xml:space="preserve">ying “Not Applicable”. An example of this could be </w:t>
      </w:r>
      <w:r w:rsidR="00B31246">
        <w:t xml:space="preserve">not having an “Alley” next to your home. </w:t>
      </w:r>
      <w:r w:rsidR="00B90EC6">
        <w:t xml:space="preserve">R </w:t>
      </w:r>
      <w:r w:rsidR="0096586F">
        <w:t>can</w:t>
      </w:r>
      <w:r w:rsidR="00B90EC6">
        <w:t xml:space="preserve"> easily turn </w:t>
      </w:r>
      <w:r w:rsidR="00E9687A">
        <w:t xml:space="preserve">the character “NA” strings </w:t>
      </w:r>
      <w:r w:rsidR="00B770FB">
        <w:t xml:space="preserve">into a “NA” factor. Three other variables </w:t>
      </w:r>
      <w:r w:rsidR="008426BC">
        <w:t xml:space="preserve">that are numeric in nature, </w:t>
      </w:r>
      <w:r w:rsidR="00744CA7">
        <w:t>‘</w:t>
      </w:r>
      <w:r w:rsidR="00744CA7" w:rsidRPr="00744CA7">
        <w:t>Lot Frontage</w:t>
      </w:r>
      <w:r w:rsidR="00744CA7">
        <w:t>’</w:t>
      </w:r>
      <w:r w:rsidR="00CA30E1">
        <w:t>, ‘</w:t>
      </w:r>
      <w:r w:rsidR="00CA30E1" w:rsidRPr="00CA30E1">
        <w:t>GarageYrBlt</w:t>
      </w:r>
      <w:r w:rsidR="00CA30E1">
        <w:t>’</w:t>
      </w:r>
      <w:r w:rsidR="00E32867">
        <w:t>, and ‘</w:t>
      </w:r>
      <w:r w:rsidR="00E32867" w:rsidRPr="00E32867">
        <w:t>MasVnrArea</w:t>
      </w:r>
      <w:r w:rsidR="00E32867">
        <w:t>’</w:t>
      </w:r>
      <w:r w:rsidR="000031D3">
        <w:t xml:space="preserve"> include a ‘NA’ when they are not </w:t>
      </w:r>
      <w:r w:rsidR="00FF59FD">
        <w:t xml:space="preserve">part of the home. It was decided, as a first attempt, to treat </w:t>
      </w:r>
      <w:r w:rsidR="00C4492D">
        <w:t xml:space="preserve">‘NA’ as </w:t>
      </w:r>
      <w:r w:rsidR="00220FD7">
        <w:t>zero. This assumption is</w:t>
      </w:r>
      <w:r w:rsidR="004D26CF">
        <w:t xml:space="preserve"> intuitive for “Lot Frontage” and </w:t>
      </w:r>
      <w:r w:rsidR="009D374E">
        <w:t>‘</w:t>
      </w:r>
      <w:r w:rsidR="009D374E" w:rsidRPr="00E32867">
        <w:t>MasVnrArea</w:t>
      </w:r>
      <w:r w:rsidR="009D374E">
        <w:t>’ (M</w:t>
      </w:r>
      <w:r w:rsidR="009D374E" w:rsidRPr="009D374E">
        <w:t>asonry veneer area in square feet</w:t>
      </w:r>
      <w:r w:rsidR="009D374E">
        <w:t>) but not so much for GarageYrBlt</w:t>
      </w:r>
      <w:r w:rsidR="00776F75">
        <w:t xml:space="preserve">, </w:t>
      </w:r>
      <w:r w:rsidR="00211451">
        <w:t xml:space="preserve">which </w:t>
      </w:r>
      <w:r w:rsidR="00413057">
        <w:t>is categorical in nature.</w:t>
      </w:r>
      <w:r w:rsidR="002358C2">
        <w:t xml:space="preserve"> </w:t>
      </w:r>
      <w:r w:rsidR="0058676D">
        <w:t>It should be noted that there are other variables that do capture</w:t>
      </w:r>
      <w:r w:rsidR="00CC5B37">
        <w:t xml:space="preserve"> </w:t>
      </w:r>
      <w:r w:rsidR="00907F05">
        <w:t xml:space="preserve">a </w:t>
      </w:r>
      <w:r w:rsidR="00CC5B37">
        <w:t xml:space="preserve">garage not being </w:t>
      </w:r>
      <w:r w:rsidR="0096586F">
        <w:t>built</w:t>
      </w:r>
      <w:r w:rsidR="00CC5B37">
        <w:t xml:space="preserve"> by showing the number of cars spots as 0 </w:t>
      </w:r>
      <w:r w:rsidR="001A1329">
        <w:t>or a value of “NA” for GarageFinished.</w:t>
      </w:r>
    </w:p>
    <w:p w14:paraId="196F76C6" w14:textId="27DCC4C6" w:rsidR="4FF7C0DF" w:rsidRDefault="00D424C6" w:rsidP="7D6DE0CD">
      <w:pPr>
        <w:rPr>
          <w:b/>
          <w:bCs/>
          <w:sz w:val="24"/>
          <w:szCs w:val="24"/>
        </w:rPr>
      </w:pPr>
      <w:r w:rsidRPr="7D6DE0CD">
        <w:rPr>
          <w:b/>
          <w:bCs/>
          <w:sz w:val="24"/>
          <w:szCs w:val="24"/>
        </w:rPr>
        <w:t>Overview of Modeling:</w:t>
      </w:r>
    </w:p>
    <w:p w14:paraId="11B3B6A9" w14:textId="77777777" w:rsidR="00173CAC" w:rsidRDefault="00B328BC" w:rsidP="7D6DE0CD">
      <w:pPr>
        <w:jc w:val="both"/>
      </w:pPr>
      <w:r>
        <w:t xml:space="preserve">The team </w:t>
      </w:r>
      <w:r w:rsidR="000E6518">
        <w:t xml:space="preserve">pursued two avenues for model training </w:t>
      </w:r>
      <w:r w:rsidR="00D301B8">
        <w:t>–</w:t>
      </w:r>
      <w:r w:rsidR="000E6518">
        <w:t xml:space="preserve"> </w:t>
      </w:r>
      <w:r w:rsidR="00D301B8">
        <w:t xml:space="preserve">A </w:t>
      </w:r>
      <w:r w:rsidR="00674DA2">
        <w:t>python-based</w:t>
      </w:r>
      <w:r w:rsidR="00D301B8">
        <w:t xml:space="preserve"> approach </w:t>
      </w:r>
      <w:r w:rsidR="00D56C85">
        <w:t xml:space="preserve">with all the features and a R based approach </w:t>
      </w:r>
      <w:r w:rsidR="005B1D68">
        <w:t>with feature selection.</w:t>
      </w:r>
      <w:r>
        <w:t xml:space="preserve"> </w:t>
      </w:r>
    </w:p>
    <w:p w14:paraId="4EA6DB12" w14:textId="77777777" w:rsidR="00173CAC" w:rsidRPr="00907E3E" w:rsidRDefault="00173CAC" w:rsidP="7D6DE0CD">
      <w:pPr>
        <w:jc w:val="both"/>
        <w:rPr>
          <w:i/>
          <w:iCs/>
        </w:rPr>
      </w:pPr>
      <w:r w:rsidRPr="00907E3E">
        <w:rPr>
          <w:i/>
          <w:iCs/>
        </w:rPr>
        <w:t xml:space="preserve">Approach 1: </w:t>
      </w:r>
    </w:p>
    <w:p w14:paraId="5148B5A8" w14:textId="5AFD5A1E" w:rsidR="009E77C0" w:rsidRDefault="008B0984" w:rsidP="7D6DE0CD">
      <w:pPr>
        <w:jc w:val="both"/>
      </w:pPr>
      <w:r>
        <w:t>This approach focused on all the non-correlated features</w:t>
      </w:r>
      <w:r w:rsidR="009E77C0">
        <w:t xml:space="preserve"> </w:t>
      </w:r>
      <w:r w:rsidR="00531F1D">
        <w:t xml:space="preserve">to </w:t>
      </w:r>
      <w:r w:rsidR="00A42F67">
        <w:t>train</w:t>
      </w:r>
      <w:r w:rsidR="00531F1D">
        <w:t xml:space="preserve"> </w:t>
      </w:r>
      <w:r w:rsidR="00017A5D">
        <w:t>both tree-based</w:t>
      </w:r>
      <w:r w:rsidR="00531F1D">
        <w:t xml:space="preserve"> models – Random Forest</w:t>
      </w:r>
      <w:r w:rsidR="00445326">
        <w:t>, ADA Boost Regression</w:t>
      </w:r>
      <w:r w:rsidR="00221A85">
        <w:t>, and Gradient boost</w:t>
      </w:r>
      <w:r w:rsidR="00017A5D">
        <w:t xml:space="preserve">, and Regression models </w:t>
      </w:r>
      <w:r w:rsidR="008F16D3">
        <w:t>–</w:t>
      </w:r>
      <w:r w:rsidR="00017A5D">
        <w:t xml:space="preserve"> </w:t>
      </w:r>
      <w:r w:rsidR="008323CD">
        <w:t xml:space="preserve">Linear Regression, </w:t>
      </w:r>
      <w:r w:rsidR="008F16D3">
        <w:t xml:space="preserve">Lasso, Elastic net, Stacked Lasso, and </w:t>
      </w:r>
      <w:r w:rsidR="00884444">
        <w:t>KNN</w:t>
      </w:r>
      <w:r w:rsidR="00221A85">
        <w:t>.</w:t>
      </w:r>
      <w:r w:rsidR="008323CD">
        <w:t xml:space="preserve"> </w:t>
      </w:r>
      <w:r w:rsidR="008323CD" w:rsidRPr="00712353">
        <w:t xml:space="preserve">The focus was to use both a training and test set with a 80/20 split in </w:t>
      </w:r>
      <w:r w:rsidR="008323CD" w:rsidRPr="00712353">
        <w:lastRenderedPageBreak/>
        <w:t>order compare the resulting R2 and mean square error (MSE) of the various models against the test set.</w:t>
      </w:r>
      <w:r w:rsidR="00341BD7">
        <w:t xml:space="preserve"> The performance of these models </w:t>
      </w:r>
      <w:r w:rsidR="004D6713">
        <w:t>is</w:t>
      </w:r>
      <w:r w:rsidR="00341BD7">
        <w:t xml:space="preserve"> discussed in the Table </w:t>
      </w:r>
      <w:r w:rsidR="004D6713">
        <w:t>2</w:t>
      </w:r>
      <w:r w:rsidR="00341BD7">
        <w:t xml:space="preserve"> and Table </w:t>
      </w:r>
      <w:r w:rsidR="004D6713">
        <w:t>3</w:t>
      </w:r>
      <w:r w:rsidR="00341BD7">
        <w:t xml:space="preserve"> below. </w:t>
      </w:r>
    </w:p>
    <w:p w14:paraId="1E210F85" w14:textId="1D0F88AE" w:rsidR="008323CD" w:rsidRPr="00907E3E" w:rsidRDefault="003D16B3" w:rsidP="7D6DE0CD">
      <w:pPr>
        <w:jc w:val="both"/>
        <w:rPr>
          <w:i/>
          <w:iCs/>
        </w:rPr>
      </w:pPr>
      <w:r w:rsidRPr="00907E3E">
        <w:rPr>
          <w:i/>
          <w:iCs/>
          <w:noProof/>
        </w:rPr>
        <mc:AlternateContent>
          <mc:Choice Requires="wpg">
            <w:drawing>
              <wp:anchor distT="0" distB="0" distL="114300" distR="114300" simplePos="0" relativeHeight="251664393" behindDoc="0" locked="0" layoutInCell="1" allowOverlap="1" wp14:anchorId="524F60C8" wp14:editId="1BA3210C">
                <wp:simplePos x="0" y="0"/>
                <wp:positionH relativeFrom="column">
                  <wp:posOffset>2781300</wp:posOffset>
                </wp:positionH>
                <wp:positionV relativeFrom="paragraph">
                  <wp:posOffset>271780</wp:posOffset>
                </wp:positionV>
                <wp:extent cx="3462020" cy="1709420"/>
                <wp:effectExtent l="0" t="0" r="5080" b="5080"/>
                <wp:wrapSquare wrapText="bothSides"/>
                <wp:docPr id="4104" name="Group 4104"/>
                <wp:cNvGraphicFramePr/>
                <a:graphic xmlns:a="http://schemas.openxmlformats.org/drawingml/2006/main">
                  <a:graphicData uri="http://schemas.microsoft.com/office/word/2010/wordprocessingGroup">
                    <wpg:wgp>
                      <wpg:cNvGrpSpPr/>
                      <wpg:grpSpPr>
                        <a:xfrm>
                          <a:off x="0" y="0"/>
                          <a:ext cx="3462020" cy="1709420"/>
                          <a:chOff x="0" y="0"/>
                          <a:chExt cx="3462337" cy="1709737"/>
                        </a:xfrm>
                      </wpg:grpSpPr>
                      <wps:wsp>
                        <wps:cNvPr id="31" name="Text Box 31"/>
                        <wps:cNvSpPr txBox="1"/>
                        <wps:spPr>
                          <a:xfrm>
                            <a:off x="0" y="0"/>
                            <a:ext cx="3345815" cy="381000"/>
                          </a:xfrm>
                          <a:prstGeom prst="rect">
                            <a:avLst/>
                          </a:prstGeom>
                          <a:solidFill>
                            <a:schemeClr val="lt1"/>
                          </a:solidFill>
                          <a:ln w="6350">
                            <a:noFill/>
                          </a:ln>
                        </wps:spPr>
                        <wps:txbx>
                          <w:txbxContent>
                            <w:p w14:paraId="2C0292DA" w14:textId="4EB5FF69" w:rsidR="00525718" w:rsidRPr="0058044E" w:rsidRDefault="00525718" w:rsidP="00525718">
                              <w:pPr>
                                <w:pStyle w:val="Caption"/>
                                <w:rPr>
                                  <w:noProof/>
                                </w:rPr>
                              </w:pPr>
                              <w:r>
                                <w:t xml:space="preserve">Table </w:t>
                              </w:r>
                              <w:fldSimple w:instr=" SEQ Table \* ARABIC ">
                                <w:r>
                                  <w:rPr>
                                    <w:noProof/>
                                  </w:rPr>
                                  <w:t>1</w:t>
                                </w:r>
                              </w:fldSimple>
                              <w:r w:rsidRPr="00B226D9">
                                <w:t xml:space="preserve">: </w:t>
                              </w:r>
                              <w:r w:rsidR="00A455AE">
                                <w:t xml:space="preserve">Key features in the order of importance – From </w:t>
                              </w:r>
                              <w:r w:rsidR="004D6713">
                                <w:t>Random Forest</w:t>
                              </w:r>
                              <w:r w:rsidR="00A455AE">
                                <w:t xml:space="preserve"> model</w:t>
                              </w:r>
                            </w:p>
                            <w:p w14:paraId="49EDBE26" w14:textId="77777777" w:rsidR="00525718" w:rsidRDefault="005257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00" name="Text Box 4100"/>
                        <wps:cNvSpPr txBox="1"/>
                        <wps:spPr>
                          <a:xfrm>
                            <a:off x="0" y="361950"/>
                            <a:ext cx="3462337" cy="1347787"/>
                          </a:xfrm>
                          <a:prstGeom prst="rect">
                            <a:avLst/>
                          </a:prstGeom>
                          <a:solidFill>
                            <a:schemeClr val="lt1"/>
                          </a:solidFill>
                          <a:ln w="6350">
                            <a:noFill/>
                          </a:ln>
                        </wps:spPr>
                        <wps:txbx>
                          <w:txbxContent>
                            <w:p w14:paraId="2CCC89DF" w14:textId="684812C5" w:rsidR="00E5346F" w:rsidRDefault="00603188">
                              <w:r w:rsidRPr="00603188">
                                <w:rPr>
                                  <w:noProof/>
                                </w:rPr>
                                <w:drawing>
                                  <wp:inline distT="0" distB="0" distL="0" distR="0" wp14:anchorId="0A1B3E37" wp14:editId="0C7F43ED">
                                    <wp:extent cx="3251094" cy="1276350"/>
                                    <wp:effectExtent l="0" t="0" r="6985"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57484" cy="127885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4F60C8" id="Group 4104" o:spid="_x0000_s1032" style="position:absolute;left:0;text-align:left;margin-left:219pt;margin-top:21.4pt;width:272.6pt;height:134.6pt;z-index:251664393" coordsize="34623,170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">
                <v:shape id="Text Box 31" o:spid="_x0000_s1033" type="#_x0000_t202" style="position:absolute;width:33458;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" fillcolor="white [3201]" stroked="f" strokeweight=".5pt">
                  <v:textbox>
                    <w:txbxContent>
                      <w:p w14:paraId="2C0292DA" w14:textId="4EB5FF69" w:rsidR="00525718" w:rsidRPr="0058044E" w:rsidRDefault="00525718" w:rsidP="00525718">
                        <w:pPr>
                          <w:pStyle w:val="Caption"/>
                          <w:rPr>
                            <w:noProof/>
                          </w:rPr>
                        </w:pPr>
                        <w:r>
                          <w:t xml:space="preserve">Table </w:t>
                        </w:r>
                        <w:fldSimple w:instr=" SEQ Table \* ARABIC ">
                          <w:r>
                            <w:rPr>
                              <w:noProof/>
                            </w:rPr>
                            <w:t>1</w:t>
                          </w:r>
                        </w:fldSimple>
                        <w:r w:rsidRPr="00B226D9">
                          <w:t xml:space="preserve">: </w:t>
                        </w:r>
                        <w:r w:rsidR="00A455AE">
                          <w:t xml:space="preserve">Key features in the order of importance – From </w:t>
                        </w:r>
                        <w:r w:rsidR="004D6713">
                          <w:t>Random Forest</w:t>
                        </w:r>
                        <w:r w:rsidR="00A455AE">
                          <w:t xml:space="preserve"> model</w:t>
                        </w:r>
                      </w:p>
                      <w:p w14:paraId="49EDBE26" w14:textId="77777777" w:rsidR="00525718" w:rsidRDefault="00525718"/>
                    </w:txbxContent>
                  </v:textbox>
                </v:shape>
                <v:shape id="Text Box 4100" o:spid="_x0000_s1034" type="#_x0000_t202" style="position:absolute;top:3619;width:34623;height:134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" fillcolor="white [3201]" stroked="f" strokeweight=".5pt">
                  <v:textbox>
                    <w:txbxContent>
                      <w:p w14:paraId="2CCC89DF" w14:textId="684812C5" w:rsidR="00E5346F" w:rsidRDefault="00603188">
                        <w:r w:rsidRPr="00603188">
                          <w:rPr>
                            <w:noProof/>
                          </w:rPr>
                          <w:drawing>
                            <wp:inline distT="0" distB="0" distL="0" distR="0" wp14:anchorId="0A1B3E37" wp14:editId="0C7F43ED">
                              <wp:extent cx="3251094" cy="1276350"/>
                              <wp:effectExtent l="0" t="0" r="6985"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57484" cy="1278859"/>
                                      </a:xfrm>
                                      <a:prstGeom prst="rect">
                                        <a:avLst/>
                                      </a:prstGeom>
                                      <a:noFill/>
                                      <a:ln>
                                        <a:noFill/>
                                      </a:ln>
                                    </pic:spPr>
                                  </pic:pic>
                                </a:graphicData>
                              </a:graphic>
                            </wp:inline>
                          </w:drawing>
                        </w:r>
                      </w:p>
                    </w:txbxContent>
                  </v:textbox>
                </v:shape>
                <w10:wrap type="square"/>
              </v:group>
            </w:pict>
          </mc:Fallback>
        </mc:AlternateContent>
      </w:r>
      <w:r w:rsidR="008323CD" w:rsidRPr="00907E3E">
        <w:rPr>
          <w:i/>
          <w:iCs/>
        </w:rPr>
        <w:t>Approach 2:</w:t>
      </w:r>
    </w:p>
    <w:p w14:paraId="1BA6C000" w14:textId="1C96475B" w:rsidR="008323CD" w:rsidRDefault="008323CD" w:rsidP="7D6DE0CD">
      <w:pPr>
        <w:jc w:val="both"/>
      </w:pPr>
      <w:r>
        <w:t xml:space="preserve">This approach focused on the </w:t>
      </w:r>
      <w:r w:rsidR="00696FE1">
        <w:t xml:space="preserve">key features that explains the ‘SalesPrice’. </w:t>
      </w:r>
      <w:r w:rsidR="00A42F67">
        <w:t>After scaling the data, the team trained</w:t>
      </w:r>
      <w:r w:rsidR="005A4075">
        <w:t xml:space="preserve"> </w:t>
      </w:r>
      <w:r w:rsidR="00414E49">
        <w:t xml:space="preserve">a Step wise regression model </w:t>
      </w:r>
      <w:r w:rsidR="001B1628">
        <w:t xml:space="preserve">with </w:t>
      </w:r>
      <w:r w:rsidR="00F72137">
        <w:t xml:space="preserve">all </w:t>
      </w:r>
      <w:r w:rsidR="001B1628">
        <w:t xml:space="preserve">features </w:t>
      </w:r>
      <w:r w:rsidR="00AC58D0">
        <w:t xml:space="preserve">and </w:t>
      </w:r>
      <w:r w:rsidR="00EB1CF1">
        <w:t>determine</w:t>
      </w:r>
      <w:r w:rsidR="00AC58D0">
        <w:t>d that only 42 out of the 85 features</w:t>
      </w:r>
      <w:r w:rsidR="00EB1CF1">
        <w:t xml:space="preserve"> </w:t>
      </w:r>
      <w:r w:rsidR="00AC58D0">
        <w:t>were enough to explain the ‘SalesPrice’</w:t>
      </w:r>
      <w:r w:rsidR="009D7B1B">
        <w:t xml:space="preserve">. </w:t>
      </w:r>
      <w:r w:rsidR="0054217C">
        <w:t>Next</w:t>
      </w:r>
      <w:r w:rsidR="009D7B1B">
        <w:t xml:space="preserve">, </w:t>
      </w:r>
      <w:r w:rsidR="0054217C">
        <w:t xml:space="preserve">the team trained a </w:t>
      </w:r>
      <w:r w:rsidR="009D7B1B">
        <w:t>random forest model</w:t>
      </w:r>
      <w:r w:rsidR="00CC5AFD">
        <w:t xml:space="preserve"> </w:t>
      </w:r>
      <w:r w:rsidR="0049437E">
        <w:t>using the 42 features</w:t>
      </w:r>
      <w:r w:rsidR="00B947E8">
        <w:t>. B</w:t>
      </w:r>
      <w:r w:rsidR="00CC5AFD">
        <w:t xml:space="preserve">ased on the variable importance measures, </w:t>
      </w:r>
      <w:r w:rsidR="00B873DB">
        <w:t xml:space="preserve">only </w:t>
      </w:r>
      <w:r w:rsidR="00B947E8">
        <w:t>30</w:t>
      </w:r>
      <w:r w:rsidR="00B873DB">
        <w:t xml:space="preserve"> </w:t>
      </w:r>
      <w:r w:rsidR="004D6713">
        <w:t>features</w:t>
      </w:r>
      <w:r w:rsidR="00B873DB">
        <w:t xml:space="preserve"> were enough to explain the ‘SalesPrice’. </w:t>
      </w:r>
      <w:r w:rsidR="004D6713">
        <w:t>Table 1 gives the list of key features</w:t>
      </w:r>
      <w:r w:rsidR="00D40B17">
        <w:t xml:space="preserve"> determined by the Random Forest Model. </w:t>
      </w:r>
    </w:p>
    <w:p w14:paraId="4958BA3A" w14:textId="0240BF1E" w:rsidR="00E2210F" w:rsidRPr="00546F4C" w:rsidRDefault="00D50E66" w:rsidP="00E2210F">
      <w:pPr>
        <w:jc w:val="both"/>
      </w:pPr>
      <w:r>
        <w:rPr>
          <w:i/>
          <w:iCs/>
          <w:noProof/>
        </w:rPr>
        <mc:AlternateContent>
          <mc:Choice Requires="wpg">
            <w:drawing>
              <wp:anchor distT="0" distB="0" distL="114300" distR="114300" simplePos="0" relativeHeight="251657219" behindDoc="0" locked="0" layoutInCell="1" allowOverlap="1" wp14:anchorId="65E7FFDB" wp14:editId="38F2D4B4">
                <wp:simplePos x="0" y="0"/>
                <wp:positionH relativeFrom="column">
                  <wp:posOffset>3009900</wp:posOffset>
                </wp:positionH>
                <wp:positionV relativeFrom="paragraph">
                  <wp:posOffset>503555</wp:posOffset>
                </wp:positionV>
                <wp:extent cx="2926080" cy="2630805"/>
                <wp:effectExtent l="0" t="0" r="7620" b="0"/>
                <wp:wrapTight wrapText="bothSides">
                  <wp:wrapPolygon edited="0">
                    <wp:start x="0" y="0"/>
                    <wp:lineTo x="0" y="21428"/>
                    <wp:lineTo x="21516" y="21428"/>
                    <wp:lineTo x="21516" y="0"/>
                    <wp:lineTo x="0" y="0"/>
                  </wp:wrapPolygon>
                </wp:wrapTight>
                <wp:docPr id="22" name="Group 22"/>
                <wp:cNvGraphicFramePr/>
                <a:graphic xmlns:a="http://schemas.openxmlformats.org/drawingml/2006/main">
                  <a:graphicData uri="http://schemas.microsoft.com/office/word/2010/wordprocessingGroup">
                    <wpg:wgp>
                      <wpg:cNvGrpSpPr/>
                      <wpg:grpSpPr>
                        <a:xfrm>
                          <a:off x="0" y="0"/>
                          <a:ext cx="2926080" cy="2630805"/>
                          <a:chOff x="0" y="0"/>
                          <a:chExt cx="2926080" cy="2630805"/>
                        </a:xfrm>
                      </wpg:grpSpPr>
                      <pic:pic xmlns:pic="http://schemas.openxmlformats.org/drawingml/2006/picture">
                        <pic:nvPicPr>
                          <pic:cNvPr id="20" name="Picture 20"/>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483870"/>
                            <a:ext cx="2926080" cy="2146935"/>
                          </a:xfrm>
                          <a:prstGeom prst="rect">
                            <a:avLst/>
                          </a:prstGeom>
                        </pic:spPr>
                      </pic:pic>
                      <wps:wsp>
                        <wps:cNvPr id="21" name="Text Box 21"/>
                        <wps:cNvSpPr txBox="1"/>
                        <wps:spPr>
                          <a:xfrm>
                            <a:off x="0" y="0"/>
                            <a:ext cx="2926080" cy="457200"/>
                          </a:xfrm>
                          <a:prstGeom prst="rect">
                            <a:avLst/>
                          </a:prstGeom>
                          <a:solidFill>
                            <a:prstClr val="white"/>
                          </a:solidFill>
                          <a:ln>
                            <a:noFill/>
                          </a:ln>
                        </wps:spPr>
                        <wps:txbx>
                          <w:txbxContent>
                            <w:p w14:paraId="28B2EC65" w14:textId="5B75F521" w:rsidR="006438CF" w:rsidRPr="0058044E" w:rsidRDefault="006438CF" w:rsidP="006438CF">
                              <w:pPr>
                                <w:pStyle w:val="Caption"/>
                                <w:rPr>
                                  <w:noProof/>
                                </w:rPr>
                              </w:pPr>
                              <w:r>
                                <w:t xml:space="preserve">Table </w:t>
                              </w:r>
                              <w:fldSimple w:instr=" SEQ Table \* ARABIC ">
                                <w:r w:rsidR="004D6713">
                                  <w:rPr>
                                    <w:noProof/>
                                  </w:rPr>
                                  <w:t>2</w:t>
                                </w:r>
                              </w:fldSimple>
                              <w:r w:rsidRPr="00B226D9">
                                <w:t>: Using a 80/20 training/testing split. The table show</w:t>
                              </w:r>
                              <w:r w:rsidR="001A1C43">
                                <w:t>s</w:t>
                              </w:r>
                              <w:r w:rsidRPr="00B226D9">
                                <w:t xml:space="preserve"> the R2 value of the model and the mean square, using the trained model, on the test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5E7FFDB" id="Group 22" o:spid="_x0000_s1035" style="position:absolute;left:0;text-align:left;margin-left:237pt;margin-top:39.65pt;width:230.4pt;height:207.15pt;z-index:251657219" coordsize="29260,263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">
                <v:shape id="Picture 20" o:spid="_x0000_s1036" type="#_x0000_t75" style="position:absolute;top:4838;width:29260;height:214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">
                  <v:imagedata r:id="rId21" o:title=""/>
                </v:shape>
                <v:shape id="Text Box 21" o:spid="_x0000_s1037" type="#_x0000_t202" style="position:absolute;width:2926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28B2EC65" w14:textId="5B75F521" w:rsidR="006438CF" w:rsidRPr="0058044E" w:rsidRDefault="006438CF" w:rsidP="006438CF">
                        <w:pPr>
                          <w:pStyle w:val="Caption"/>
                          <w:rPr>
                            <w:noProof/>
                          </w:rPr>
                        </w:pPr>
                        <w:r>
                          <w:t xml:space="preserve">Table </w:t>
                        </w:r>
                        <w:fldSimple w:instr=" SEQ Table \* ARABIC ">
                          <w:r w:rsidR="004D6713">
                            <w:rPr>
                              <w:noProof/>
                            </w:rPr>
                            <w:t>2</w:t>
                          </w:r>
                        </w:fldSimple>
                        <w:r w:rsidRPr="00B226D9">
                          <w:t>: Using a 80/20 training/testing split. The table show</w:t>
                        </w:r>
                        <w:r w:rsidR="001A1C43">
                          <w:t>s</w:t>
                        </w:r>
                        <w:r w:rsidRPr="00B226D9">
                          <w:t xml:space="preserve"> the R2 value of the model and the mean square, using the trained model, on the test data.</w:t>
                        </w:r>
                      </w:p>
                    </w:txbxContent>
                  </v:textbox>
                </v:shape>
                <w10:wrap type="tight"/>
              </v:group>
            </w:pict>
          </mc:Fallback>
        </mc:AlternateContent>
      </w:r>
      <w:r w:rsidR="00E2210F">
        <w:rPr>
          <w:i/>
          <w:iCs/>
        </w:rPr>
        <w:t>Environ</w:t>
      </w:r>
      <w:r w:rsidR="00087292">
        <w:rPr>
          <w:i/>
          <w:iCs/>
        </w:rPr>
        <w:t>mental Data Set Results</w:t>
      </w:r>
      <w:r w:rsidR="00E2210F" w:rsidRPr="7D6DE0CD">
        <w:rPr>
          <w:i/>
          <w:iCs/>
        </w:rPr>
        <w:t xml:space="preserve"> </w:t>
      </w:r>
      <w:bookmarkStart w:id="0" w:name="_Hlk109152896"/>
      <w:r w:rsidR="00E2210F">
        <w:rPr>
          <w:i/>
          <w:iCs/>
        </w:rPr>
        <w:t>–</w:t>
      </w:r>
      <w:bookmarkEnd w:id="0"/>
      <w:r w:rsidR="00546F4C">
        <w:rPr>
          <w:i/>
          <w:iCs/>
        </w:rPr>
        <w:t xml:space="preserve"> Neighborhood Scout, </w:t>
      </w:r>
      <w:r w:rsidR="00546F4C">
        <w:t xml:space="preserve">the source of the environmental data, </w:t>
      </w:r>
      <w:r w:rsidR="003634D6">
        <w:t>only show</w:t>
      </w:r>
      <w:r w:rsidR="003374B7">
        <w:t>s</w:t>
      </w:r>
      <w:r w:rsidR="003634D6">
        <w:t xml:space="preserve"> the top ten ranking for each of the categories. </w:t>
      </w:r>
      <w:r w:rsidR="003D4BA8">
        <w:t>The relative ranking of the other</w:t>
      </w:r>
      <w:r w:rsidR="00554247">
        <w:t xml:space="preserve"> remaining eight </w:t>
      </w:r>
      <w:r w:rsidR="007B1743">
        <w:t>neighborhoods</w:t>
      </w:r>
      <w:r w:rsidR="00F25825">
        <w:t xml:space="preserve"> </w:t>
      </w:r>
      <w:r w:rsidR="00764BD3">
        <w:t xml:space="preserve">for each category </w:t>
      </w:r>
      <w:r w:rsidR="00F25825">
        <w:t xml:space="preserve">was not given, resulting </w:t>
      </w:r>
      <w:r w:rsidR="009B32D4">
        <w:t xml:space="preserve">in 8 out of 18 </w:t>
      </w:r>
      <w:r w:rsidR="007B1743">
        <w:t>or 44% of the neighborhoods</w:t>
      </w:r>
      <w:r w:rsidR="00BB734C">
        <w:t xml:space="preserve"> having</w:t>
      </w:r>
      <w:r w:rsidR="007B6654">
        <w:t xml:space="preserve"> </w:t>
      </w:r>
      <w:r w:rsidR="007B1743">
        <w:t>missing</w:t>
      </w:r>
      <w:r w:rsidR="007B6654">
        <w:t xml:space="preserve"> values</w:t>
      </w:r>
      <w:r w:rsidR="00473686">
        <w:t>. T</w:t>
      </w:r>
      <w:r w:rsidR="005C2EE5">
        <w:t>he</w:t>
      </w:r>
      <w:r w:rsidR="00594122">
        <w:t>se</w:t>
      </w:r>
      <w:r w:rsidR="005C2EE5">
        <w:t xml:space="preserve"> </w:t>
      </w:r>
      <w:r w:rsidR="00751B1E">
        <w:t xml:space="preserve">missing values were assigned a value of 11, indicating </w:t>
      </w:r>
      <w:r w:rsidR="00AD7EE2">
        <w:t xml:space="preserve">that </w:t>
      </w:r>
      <w:r w:rsidR="007B1743">
        <w:t xml:space="preserve">the </w:t>
      </w:r>
      <w:r w:rsidR="00774212">
        <w:t>neighborhood was not in the top ten for that category. When th</w:t>
      </w:r>
      <w:r w:rsidR="006523CC">
        <w:t xml:space="preserve">is </w:t>
      </w:r>
      <w:r w:rsidR="00C875DD">
        <w:t>environmental data</w:t>
      </w:r>
      <w:r w:rsidR="006523CC">
        <w:t xml:space="preserve"> was finally joined onto the Ames housing data</w:t>
      </w:r>
      <w:r w:rsidR="00132745">
        <w:t>set, each</w:t>
      </w:r>
      <w:r w:rsidR="00C875DD">
        <w:t xml:space="preserve"> Ames neighborhood could not be uniquely defined by its </w:t>
      </w:r>
      <w:r w:rsidR="00467A4B">
        <w:t xml:space="preserve">set of </w:t>
      </w:r>
      <w:r w:rsidR="00C875DD">
        <w:t xml:space="preserve">environmental factors. The cause of this is due to a </w:t>
      </w:r>
      <w:r w:rsidR="00AC6894">
        <w:t xml:space="preserve">portion of Ames </w:t>
      </w:r>
      <w:r w:rsidR="00467A4B">
        <w:t>neighborhoods</w:t>
      </w:r>
      <w:r w:rsidR="00AC6894">
        <w:t xml:space="preserve"> being subsets of that from </w:t>
      </w:r>
      <w:r w:rsidR="00A402E0">
        <w:rPr>
          <w:i/>
          <w:iCs/>
        </w:rPr>
        <w:t>Neighborhood Scout</w:t>
      </w:r>
      <w:r w:rsidR="00A402E0">
        <w:t>. Because of this lack of differentiation in environmental factors for each neighborhood, none of the environmental factors were seen in any of the final mode</w:t>
      </w:r>
      <w:r w:rsidR="00905A60">
        <w:t>l</w:t>
      </w:r>
      <w:r w:rsidR="00A402E0">
        <w:t>s as shown below</w:t>
      </w:r>
      <w:r w:rsidR="00E72290">
        <w:t xml:space="preserve">; however, the </w:t>
      </w:r>
      <w:r w:rsidR="002E2CE1">
        <w:t>neighborhood</w:t>
      </w:r>
      <w:r w:rsidR="00E72290">
        <w:t xml:space="preserve"> was important</w:t>
      </w:r>
      <w:r w:rsidR="002E2CE1">
        <w:t xml:space="preserve"> as shown below</w:t>
      </w:r>
      <w:r w:rsidR="00A402E0">
        <w:t xml:space="preserve">. </w:t>
      </w:r>
    </w:p>
    <w:p w14:paraId="5F3C3005" w14:textId="3D5865C3" w:rsidR="001D0292" w:rsidRDefault="00D50E66" w:rsidP="00E2210F">
      <w:pPr>
        <w:jc w:val="both"/>
      </w:pPr>
      <w:r>
        <w:rPr>
          <w:noProof/>
        </w:rPr>
        <w:lastRenderedPageBreak/>
        <mc:AlternateContent>
          <mc:Choice Requires="wpg">
            <w:drawing>
              <wp:anchor distT="0" distB="0" distL="114300" distR="114300" simplePos="0" relativeHeight="251657218" behindDoc="0" locked="0" layoutInCell="1" allowOverlap="1" wp14:anchorId="0E55F707" wp14:editId="56D6C6BF">
                <wp:simplePos x="0" y="0"/>
                <wp:positionH relativeFrom="column">
                  <wp:posOffset>2884170</wp:posOffset>
                </wp:positionH>
                <wp:positionV relativeFrom="paragraph">
                  <wp:posOffset>796925</wp:posOffset>
                </wp:positionV>
                <wp:extent cx="3124200" cy="2360295"/>
                <wp:effectExtent l="0" t="0" r="0" b="1905"/>
                <wp:wrapTight wrapText="bothSides">
                  <wp:wrapPolygon edited="0">
                    <wp:start x="0" y="0"/>
                    <wp:lineTo x="0" y="21443"/>
                    <wp:lineTo x="21468" y="21443"/>
                    <wp:lineTo x="21468" y="0"/>
                    <wp:lineTo x="0" y="0"/>
                  </wp:wrapPolygon>
                </wp:wrapTight>
                <wp:docPr id="19" name="Group 19"/>
                <wp:cNvGraphicFramePr/>
                <a:graphic xmlns:a="http://schemas.openxmlformats.org/drawingml/2006/main">
                  <a:graphicData uri="http://schemas.microsoft.com/office/word/2010/wordprocessingGroup">
                    <wpg:wgp>
                      <wpg:cNvGrpSpPr/>
                      <wpg:grpSpPr>
                        <a:xfrm>
                          <a:off x="0" y="0"/>
                          <a:ext cx="3124200" cy="2360295"/>
                          <a:chOff x="0" y="-186690"/>
                          <a:chExt cx="3124200" cy="2360295"/>
                        </a:xfrm>
                      </wpg:grpSpPr>
                      <pic:pic xmlns:pic="http://schemas.openxmlformats.org/drawingml/2006/picture">
                        <pic:nvPicPr>
                          <pic:cNvPr id="17" name="Picture 17" descr="Tabl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476250"/>
                            <a:ext cx="3124200" cy="1697355"/>
                          </a:xfrm>
                          <a:prstGeom prst="rect">
                            <a:avLst/>
                          </a:prstGeom>
                        </pic:spPr>
                      </pic:pic>
                      <wps:wsp>
                        <wps:cNvPr id="18" name="Text Box 18"/>
                        <wps:cNvSpPr txBox="1"/>
                        <wps:spPr>
                          <a:xfrm>
                            <a:off x="0" y="-186690"/>
                            <a:ext cx="3124200" cy="636270"/>
                          </a:xfrm>
                          <a:prstGeom prst="rect">
                            <a:avLst/>
                          </a:prstGeom>
                          <a:solidFill>
                            <a:prstClr val="white"/>
                          </a:solidFill>
                          <a:ln>
                            <a:noFill/>
                          </a:ln>
                        </wps:spPr>
                        <wps:txbx>
                          <w:txbxContent>
                            <w:p w14:paraId="785C0E6C" w14:textId="29762361" w:rsidR="00595343" w:rsidRPr="00CB4585" w:rsidRDefault="00595343" w:rsidP="00595343">
                              <w:pPr>
                                <w:pStyle w:val="Caption"/>
                                <w:rPr>
                                  <w:rFonts w:ascii="Calibri" w:hAnsi="Calibri" w:cs="Calibri"/>
                                  <w:noProof/>
                                </w:rPr>
                              </w:pPr>
                              <w:r>
                                <w:t xml:space="preserve">Table </w:t>
                              </w:r>
                              <w:r w:rsidR="0028577E">
                                <w:t>3</w:t>
                              </w:r>
                              <w:r>
                                <w:t>:</w:t>
                              </w:r>
                              <w:r w:rsidRPr="00792515">
                                <w:t xml:space="preserve"> Using a 80/20 training/testing split. The table show</w:t>
                              </w:r>
                              <w:r w:rsidR="001A1C43">
                                <w:t>s</w:t>
                              </w:r>
                              <w:r w:rsidRPr="00792515">
                                <w:t xml:space="preserve"> the R2 value of the model and the mean square</w:t>
                              </w:r>
                              <w:r w:rsidR="001A1C43">
                                <w:t xml:space="preserve"> error</w:t>
                              </w:r>
                              <w:r w:rsidRPr="00792515">
                                <w:t>, using the trained model, on the test data.</w:t>
                              </w:r>
                              <w:r w:rsidR="00EF288A">
                                <w:t xml:space="preserve"> The last model MSE is </w:t>
                              </w:r>
                              <w:r w:rsidR="008A611A">
                                <w:t>calculated</w:t>
                              </w:r>
                              <w:r w:rsidR="00EF288A">
                                <w:t xml:space="preserve"> using the scaled coefficients</w:t>
                              </w:r>
                              <w:r w:rsidR="00B946B7">
                                <w:t xml:space="preserve"> </w:t>
                              </w:r>
                              <w:r w:rsidR="00F00948">
                                <w:t xml:space="preserve">while other model </w:t>
                              </w:r>
                              <w:r w:rsidR="00F31635">
                                <w:t>uses</w:t>
                              </w:r>
                              <w:r w:rsidR="00B946B7">
                                <w:t xml:space="preserve"> unscaled </w:t>
                              </w:r>
                              <w:r w:rsidR="008A611A">
                                <w:t>coeffic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55F707" id="Group 19" o:spid="_x0000_s1038" style="position:absolute;left:0;text-align:left;margin-left:227.1pt;margin-top:62.75pt;width:246pt;height:185.85pt;z-index:251657218;mso-width-relative:margin;mso-height-relative:margin" coordorigin=",-1866" coordsize="31242,23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">
                <v:shape id="Picture 17" o:spid="_x0000_s1039" type="#_x0000_t75" alt="Table&#10;&#10;Description automatically generated" style="position:absolute;top:4762;width:31242;height:16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">
                  <v:imagedata r:id="rId23" o:title="Table&#10;&#10;Description automatically generated"/>
                </v:shape>
                <v:shape id="Text Box 18" o:spid="_x0000_s1040" type="#_x0000_t202" style="position:absolute;top:-1866;width:31242;height:6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785C0E6C" w14:textId="29762361" w:rsidR="00595343" w:rsidRPr="00CB4585" w:rsidRDefault="00595343" w:rsidP="00595343">
                        <w:pPr>
                          <w:pStyle w:val="Caption"/>
                          <w:rPr>
                            <w:rFonts w:ascii="Calibri" w:hAnsi="Calibri" w:cs="Calibri"/>
                            <w:noProof/>
                          </w:rPr>
                        </w:pPr>
                        <w:r>
                          <w:t xml:space="preserve">Table </w:t>
                        </w:r>
                        <w:r w:rsidR="0028577E">
                          <w:t>3</w:t>
                        </w:r>
                        <w:r>
                          <w:t>:</w:t>
                        </w:r>
                        <w:r w:rsidRPr="00792515">
                          <w:t xml:space="preserve"> Using a 80/20 training/testing split. The table show</w:t>
                        </w:r>
                        <w:r w:rsidR="001A1C43">
                          <w:t>s</w:t>
                        </w:r>
                        <w:r w:rsidRPr="00792515">
                          <w:t xml:space="preserve"> the R2 value of the model and the mean square</w:t>
                        </w:r>
                        <w:r w:rsidR="001A1C43">
                          <w:t xml:space="preserve"> error</w:t>
                        </w:r>
                        <w:r w:rsidRPr="00792515">
                          <w:t>, using the trained model, on the test data.</w:t>
                        </w:r>
                        <w:r w:rsidR="00EF288A">
                          <w:t xml:space="preserve"> The last model MSE is </w:t>
                        </w:r>
                        <w:r w:rsidR="008A611A">
                          <w:t>calculated</w:t>
                        </w:r>
                        <w:r w:rsidR="00EF288A">
                          <w:t xml:space="preserve"> using the scaled coefficients</w:t>
                        </w:r>
                        <w:r w:rsidR="00B946B7">
                          <w:t xml:space="preserve"> </w:t>
                        </w:r>
                        <w:r w:rsidR="00F00948">
                          <w:t xml:space="preserve">while other model </w:t>
                        </w:r>
                        <w:r w:rsidR="00F31635">
                          <w:t>uses</w:t>
                        </w:r>
                        <w:r w:rsidR="00B946B7">
                          <w:t xml:space="preserve"> unscaled </w:t>
                        </w:r>
                        <w:r w:rsidR="008A611A">
                          <w:t>coefficients.</w:t>
                        </w:r>
                      </w:p>
                    </w:txbxContent>
                  </v:textbox>
                </v:shape>
                <w10:wrap type="tight"/>
              </v:group>
            </w:pict>
          </mc:Fallback>
        </mc:AlternateContent>
      </w:r>
      <w:r w:rsidR="001D0292">
        <w:rPr>
          <w:i/>
          <w:iCs/>
        </w:rPr>
        <w:t xml:space="preserve">Model </w:t>
      </w:r>
      <w:r w:rsidR="00B867AA">
        <w:rPr>
          <w:i/>
          <w:iCs/>
        </w:rPr>
        <w:t>Results</w:t>
      </w:r>
      <w:r w:rsidR="00E37E8B">
        <w:rPr>
          <w:i/>
          <w:iCs/>
        </w:rPr>
        <w:t xml:space="preserve"> and Discussion</w:t>
      </w:r>
      <w:r w:rsidR="00B867AA">
        <w:rPr>
          <w:i/>
          <w:iCs/>
        </w:rPr>
        <w:t xml:space="preserve"> –</w:t>
      </w:r>
      <w:r w:rsidR="002E2CE1">
        <w:rPr>
          <w:i/>
          <w:iCs/>
        </w:rPr>
        <w:t xml:space="preserve"> </w:t>
      </w:r>
      <w:r w:rsidR="002E2CE1" w:rsidRPr="00A45C1B">
        <w:t xml:space="preserve">In general, tree models have superior performance </w:t>
      </w:r>
      <w:r w:rsidR="00DB643A">
        <w:t>when compared to</w:t>
      </w:r>
      <w:r w:rsidR="002E2CE1" w:rsidRPr="00A45C1B">
        <w:t xml:space="preserve"> that of regression models</w:t>
      </w:r>
      <w:r w:rsidR="001F05FB">
        <w:t>; moreover</w:t>
      </w:r>
      <w:r w:rsidR="00DB643A">
        <w:t>, they</w:t>
      </w:r>
      <w:r w:rsidR="00A45C1B" w:rsidRPr="00A45C1B">
        <w:t xml:space="preserve"> </w:t>
      </w:r>
      <w:r w:rsidR="00A45C1B">
        <w:t>do not require initial scaling, which makes them an ide</w:t>
      </w:r>
      <w:r w:rsidR="00F02F6A">
        <w:t xml:space="preserve">al </w:t>
      </w:r>
      <w:r w:rsidR="002D0D69">
        <w:t xml:space="preserve">first </w:t>
      </w:r>
      <w:r w:rsidR="00F02F6A">
        <w:t xml:space="preserve">candidate for getting a </w:t>
      </w:r>
      <w:r w:rsidR="00DB643A">
        <w:t>rough upper</w:t>
      </w:r>
      <w:r w:rsidR="001F05FB">
        <w:t xml:space="preserve"> </w:t>
      </w:r>
      <w:r w:rsidR="00DB643A">
        <w:t xml:space="preserve">bound of potential performance. </w:t>
      </w:r>
      <w:r w:rsidR="00DD0F85">
        <w:t xml:space="preserve">From </w:t>
      </w:r>
      <w:r w:rsidR="00DA1B1F">
        <w:t>T</w:t>
      </w:r>
      <w:r w:rsidR="00DD0F85">
        <w:t xml:space="preserve">able </w:t>
      </w:r>
      <w:r w:rsidR="008D0F04">
        <w:t>2</w:t>
      </w:r>
      <w:r w:rsidR="00DD0F85">
        <w:t>, most trained models have an R</w:t>
      </w:r>
      <w:r w:rsidR="00DD0F85" w:rsidRPr="00DD0F85">
        <w:rPr>
          <w:vertAlign w:val="superscript"/>
        </w:rPr>
        <w:t>2</w:t>
      </w:r>
      <w:r w:rsidR="00DD0F85">
        <w:t xml:space="preserve"> </w:t>
      </w:r>
      <w:r w:rsidR="00E51375">
        <w:t xml:space="preserve">score </w:t>
      </w:r>
      <w:r w:rsidR="007F7DD2">
        <w:t xml:space="preserve">between </w:t>
      </w:r>
      <w:r w:rsidR="00E51375">
        <w:t>mid 70s and mid 80s</w:t>
      </w:r>
      <w:r w:rsidR="00FB4D4D">
        <w:t xml:space="preserve">. </w:t>
      </w:r>
      <w:r w:rsidR="006D5420">
        <w:t xml:space="preserve">Notice that the models </w:t>
      </w:r>
      <w:r w:rsidR="00DE7525">
        <w:t>that</w:t>
      </w:r>
      <w:r w:rsidR="009207B5">
        <w:t xml:space="preserve"> did not implement PCA or KPCA had the highest R</w:t>
      </w:r>
      <w:r w:rsidR="009207B5" w:rsidRPr="00DD0F85">
        <w:rPr>
          <w:vertAlign w:val="superscript"/>
        </w:rPr>
        <w:t>2</w:t>
      </w:r>
      <w:r w:rsidR="009207B5">
        <w:t xml:space="preserve"> score when compared to the equivalent that used one of these transformations. </w:t>
      </w:r>
      <w:r w:rsidR="00FB4D4D">
        <w:t xml:space="preserve">One main drawback of using </w:t>
      </w:r>
      <w:r w:rsidR="004E03DE">
        <w:t>tree-based</w:t>
      </w:r>
      <w:r w:rsidR="00FB4D4D">
        <w:t xml:space="preserve"> models, particularly random forests, is </w:t>
      </w:r>
      <w:r w:rsidR="007025FA">
        <w:t xml:space="preserve">their inability to tease out coefficients and be able to easily </w:t>
      </w:r>
      <w:r w:rsidR="00F32BFC">
        <w:t>allow for drawing</w:t>
      </w:r>
      <w:r w:rsidR="007025FA">
        <w:t xml:space="preserve"> conclusions about the relationship between coefficients.</w:t>
      </w:r>
      <w:r w:rsidR="004E03DE">
        <w:t xml:space="preserve"> Linear models and their variants</w:t>
      </w:r>
      <w:r w:rsidR="00575A04">
        <w:t>, on the other hand,</w:t>
      </w:r>
      <w:r w:rsidR="004E03DE">
        <w:t xml:space="preserve"> tend to have lower performance but are much easier to </w:t>
      </w:r>
      <w:r w:rsidR="008B4C89">
        <w:t>evaluate in terms of the coefficients</w:t>
      </w:r>
      <w:r w:rsidR="00575A04">
        <w:t xml:space="preserve"> and goodness of fit. </w:t>
      </w:r>
    </w:p>
    <w:p w14:paraId="4577700C" w14:textId="316A6EEF" w:rsidR="001D0292" w:rsidRDefault="00575A04" w:rsidP="00E2210F">
      <w:pPr>
        <w:jc w:val="both"/>
      </w:pPr>
      <w:r>
        <w:t xml:space="preserve">A variety of different linear </w:t>
      </w:r>
      <w:r w:rsidR="005F6809">
        <w:t>models were implemented</w:t>
      </w:r>
      <w:r w:rsidR="00713B68">
        <w:t xml:space="preserve">. This is shown in Table </w:t>
      </w:r>
      <w:r w:rsidR="00DA1B1F">
        <w:t>3</w:t>
      </w:r>
      <w:r w:rsidR="00713B68">
        <w:t xml:space="preserve">. </w:t>
      </w:r>
      <w:r w:rsidR="006E2900">
        <w:t>As expected, the linear regression models have a lower R</w:t>
      </w:r>
      <w:r w:rsidR="006E2900" w:rsidRPr="00DD0F85">
        <w:rPr>
          <w:vertAlign w:val="superscript"/>
        </w:rPr>
        <w:t>2</w:t>
      </w:r>
      <w:r w:rsidR="006E2900">
        <w:t xml:space="preserve"> score than that of the tree-based models. Interestingly, while the advanced regression techniques</w:t>
      </w:r>
      <w:r w:rsidR="000B02B5">
        <w:t>,</w:t>
      </w:r>
      <w:r w:rsidR="006E2900">
        <w:t xml:space="preserve"> in general</w:t>
      </w:r>
      <w:r w:rsidR="000B02B5">
        <w:t>,</w:t>
      </w:r>
      <w:r w:rsidR="006E2900">
        <w:t xml:space="preserve"> created models with R</w:t>
      </w:r>
      <w:r w:rsidR="006E2900" w:rsidRPr="00DD0F85">
        <w:rPr>
          <w:vertAlign w:val="superscript"/>
        </w:rPr>
        <w:t>2</w:t>
      </w:r>
      <w:r w:rsidR="006E2900">
        <w:t xml:space="preserve"> scores in mid to high 70s, it was possible to creat</w:t>
      </w:r>
      <w:r w:rsidR="0014642F">
        <w:t xml:space="preserve">e even better </w:t>
      </w:r>
      <w:r w:rsidR="009503BB">
        <w:t>trained models</w:t>
      </w:r>
      <w:r w:rsidR="00666B85">
        <w:t>,</w:t>
      </w:r>
      <w:r w:rsidR="0014642F">
        <w:t xml:space="preserve"> using simple </w:t>
      </w:r>
      <w:r w:rsidR="00666B85">
        <w:t xml:space="preserve">linear </w:t>
      </w:r>
      <w:r w:rsidR="0014642F">
        <w:t>regression</w:t>
      </w:r>
      <w:r w:rsidR="00666B85">
        <w:t xml:space="preserve"> </w:t>
      </w:r>
      <w:r w:rsidR="0014642F">
        <w:t>w</w:t>
      </w:r>
      <w:r w:rsidR="0062325E">
        <w:t>ith</w:t>
      </w:r>
      <w:r w:rsidR="0014642F">
        <w:t xml:space="preserve"> careful feature sele</w:t>
      </w:r>
      <w:r w:rsidR="0062325E">
        <w:t xml:space="preserve">ction. This is highlighted in the last two models of Table </w:t>
      </w:r>
      <w:r w:rsidR="00DA1B1F">
        <w:t>3</w:t>
      </w:r>
      <w:r w:rsidR="0062325E">
        <w:t>. It is noteworthy that while the R</w:t>
      </w:r>
      <w:r w:rsidR="0062325E" w:rsidRPr="00DD0F85">
        <w:rPr>
          <w:vertAlign w:val="superscript"/>
        </w:rPr>
        <w:t>2</w:t>
      </w:r>
      <w:r w:rsidR="0062325E" w:rsidRPr="0062325E">
        <w:rPr>
          <w:vertAlign w:val="superscript"/>
        </w:rPr>
        <w:t xml:space="preserve"> </w:t>
      </w:r>
      <w:r w:rsidR="0062325E">
        <w:t>inc</w:t>
      </w:r>
      <w:r w:rsidR="00265CB4">
        <w:t>reases</w:t>
      </w:r>
      <w:r w:rsidR="0062325E">
        <w:t xml:space="preserve"> as you add more variables</w:t>
      </w:r>
      <w:r w:rsidR="00265CB4">
        <w:t xml:space="preserve">, one can also boost the </w:t>
      </w:r>
      <w:r w:rsidR="00EF288A">
        <w:t>“</w:t>
      </w:r>
      <w:r w:rsidR="00265CB4">
        <w:t>fi</w:t>
      </w:r>
      <w:r w:rsidR="00EF288A">
        <w:t>t”</w:t>
      </w:r>
      <w:r w:rsidR="00265CB4">
        <w:t xml:space="preserve"> by removing </w:t>
      </w:r>
      <w:r w:rsidR="00EF288A">
        <w:t>extraneous predictors.</w:t>
      </w:r>
      <w:r w:rsidR="00845D6E">
        <w:t xml:space="preserve"> </w:t>
      </w:r>
      <w:r w:rsidR="00CE049D">
        <w:t>The last two linear models have a surprisingly high R</w:t>
      </w:r>
      <w:r w:rsidR="00CE049D" w:rsidRPr="00DD0F85">
        <w:rPr>
          <w:vertAlign w:val="superscript"/>
        </w:rPr>
        <w:t>2</w:t>
      </w:r>
      <w:r w:rsidR="00CE049D">
        <w:t xml:space="preserve"> score when compared to th</w:t>
      </w:r>
      <w:r w:rsidR="00A84AD5">
        <w:t>at of the tree</w:t>
      </w:r>
      <w:r w:rsidR="00BE50F9">
        <w:t xml:space="preserve">-based </w:t>
      </w:r>
      <w:r w:rsidR="00A84AD5">
        <w:t xml:space="preserve">models. </w:t>
      </w:r>
      <w:r w:rsidR="00BB2143">
        <w:t xml:space="preserve">As the final linear regression model is simple yet seems </w:t>
      </w:r>
      <w:r w:rsidR="00427FE4">
        <w:t>t</w:t>
      </w:r>
      <w:r w:rsidR="00BB2143">
        <w:t xml:space="preserve">o explain a high degree of the </w:t>
      </w:r>
      <w:r w:rsidR="00FE084B">
        <w:rPr>
          <w:noProof/>
        </w:rPr>
        <mc:AlternateContent>
          <mc:Choice Requires="wps">
            <w:drawing>
              <wp:anchor distT="0" distB="0" distL="114300" distR="114300" simplePos="0" relativeHeight="251657221" behindDoc="1" locked="0" layoutInCell="1" allowOverlap="1" wp14:anchorId="5815398E" wp14:editId="08936090">
                <wp:simplePos x="0" y="0"/>
                <wp:positionH relativeFrom="column">
                  <wp:posOffset>1985010</wp:posOffset>
                </wp:positionH>
                <wp:positionV relativeFrom="paragraph">
                  <wp:posOffset>4130040</wp:posOffset>
                </wp:positionV>
                <wp:extent cx="4037965" cy="635"/>
                <wp:effectExtent l="0" t="0" r="0" b="0"/>
                <wp:wrapTight wrapText="bothSides">
                  <wp:wrapPolygon edited="0">
                    <wp:start x="0" y="0"/>
                    <wp:lineTo x="0" y="21600"/>
                    <wp:lineTo x="21600" y="21600"/>
                    <wp:lineTo x="21600" y="0"/>
                  </wp:wrapPolygon>
                </wp:wrapTight>
                <wp:docPr id="15" name="Text Box 15"/>
                <wp:cNvGraphicFramePr/>
                <a:graphic xmlns:a="http://schemas.openxmlformats.org/drawingml/2006/main">
                  <a:graphicData uri="http://schemas.microsoft.com/office/word/2010/wordprocessingShape">
                    <wps:wsp>
                      <wps:cNvSpPr txBox="1"/>
                      <wps:spPr>
                        <a:xfrm>
                          <a:off x="0" y="0"/>
                          <a:ext cx="4037965" cy="635"/>
                        </a:xfrm>
                        <a:prstGeom prst="rect">
                          <a:avLst/>
                        </a:prstGeom>
                        <a:solidFill>
                          <a:prstClr val="white"/>
                        </a:solidFill>
                        <a:ln>
                          <a:noFill/>
                        </a:ln>
                      </wps:spPr>
                      <wps:txbx>
                        <w:txbxContent>
                          <w:p w14:paraId="2A3F69F9" w14:textId="39904881" w:rsidR="00FE084B" w:rsidRPr="00EA0802" w:rsidRDefault="00FE084B" w:rsidP="00FE084B">
                            <w:pPr>
                              <w:pStyle w:val="Caption"/>
                            </w:pPr>
                            <w:r>
                              <w:t xml:space="preserve">Figure </w:t>
                            </w:r>
                            <w:r w:rsidR="0073522E">
                              <w:t>6</w:t>
                            </w:r>
                            <w:r>
                              <w:t xml:space="preserve">: All plots are concerned with the final regression model in Table </w:t>
                            </w:r>
                            <w:r w:rsidR="00DA1B1F">
                              <w:t>3</w:t>
                            </w:r>
                            <w:r>
                              <w:t xml:space="preserve">. (a) A plot of Residuals vs Fitted values. (b) Normal Q-Q plot. (c) A plot of the square root of </w:t>
                            </w:r>
                            <w:r w:rsidR="00123868">
                              <w:t xml:space="preserve">Standardized Residuals vs Fitted values. (d) A plot of Residuals vs Leverag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15398E" id="Text Box 15" o:spid="_x0000_s1041" type="#_x0000_t202" style="position:absolute;left:0;text-align:left;margin-left:156.3pt;margin-top:325.2pt;width:317.95pt;height:.05pt;z-index:-251659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fGmGgIAAEAEAAAOAAAAZHJzL2Uyb0RvYy54bWysU8Fu2zAMvQ/YPwi6L07aNdu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" stroked="f">
                <v:textbox style="mso-fit-shape-to-text:t" inset="0,0,0,0">
                  <w:txbxContent>
                    <w:p w14:paraId="2A3F69F9" w14:textId="39904881" w:rsidR="00FE084B" w:rsidRPr="00EA0802" w:rsidRDefault="00FE084B" w:rsidP="00FE084B">
                      <w:pPr>
                        <w:pStyle w:val="Caption"/>
                      </w:pPr>
                      <w:r>
                        <w:t xml:space="preserve">Figure </w:t>
                      </w:r>
                      <w:r w:rsidR="0073522E">
                        <w:t>6</w:t>
                      </w:r>
                      <w:r>
                        <w:t xml:space="preserve">: All plots are concerned with the final regression model in Table </w:t>
                      </w:r>
                      <w:r w:rsidR="00DA1B1F">
                        <w:t>3</w:t>
                      </w:r>
                      <w:r>
                        <w:t xml:space="preserve">. (a) A plot of Residuals vs Fitted values. (b) Normal Q-Q plot. (c) A plot of the square root of </w:t>
                      </w:r>
                      <w:r w:rsidR="00123868">
                        <w:t xml:space="preserve">Standardized Residuals vs Fitted values. (d) A plot of Residuals vs Leverage. </w:t>
                      </w:r>
                    </w:p>
                  </w:txbxContent>
                </v:textbox>
                <w10:wrap type="tight"/>
              </v:shape>
            </w:pict>
          </mc:Fallback>
        </mc:AlternateContent>
      </w:r>
      <w:r w:rsidR="008B1104" w:rsidRPr="008B1104">
        <w:rPr>
          <w:noProof/>
        </w:rPr>
        <w:drawing>
          <wp:anchor distT="0" distB="0" distL="114300" distR="114300" simplePos="0" relativeHeight="251657220" behindDoc="1" locked="0" layoutInCell="1" allowOverlap="1" wp14:anchorId="107B6435" wp14:editId="18EC1941">
            <wp:simplePos x="0" y="0"/>
            <wp:positionH relativeFrom="column">
              <wp:posOffset>1985010</wp:posOffset>
            </wp:positionH>
            <wp:positionV relativeFrom="paragraph">
              <wp:posOffset>1531620</wp:posOffset>
            </wp:positionV>
            <wp:extent cx="4037965" cy="2541270"/>
            <wp:effectExtent l="0" t="0" r="635" b="0"/>
            <wp:wrapTight wrapText="bothSides">
              <wp:wrapPolygon edited="0">
                <wp:start x="0" y="0"/>
                <wp:lineTo x="0" y="21373"/>
                <wp:lineTo x="21501" y="21373"/>
                <wp:lineTo x="21501" y="0"/>
                <wp:lineTo x="0" y="0"/>
              </wp:wrapPolygon>
            </wp:wrapTight>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37965" cy="2541270"/>
                    </a:xfrm>
                    <a:prstGeom prst="rect">
                      <a:avLst/>
                    </a:prstGeom>
                  </pic:spPr>
                </pic:pic>
              </a:graphicData>
            </a:graphic>
          </wp:anchor>
        </w:drawing>
      </w:r>
      <w:r w:rsidR="00BB2143">
        <w:t>variability in the data</w:t>
      </w:r>
      <w:r w:rsidR="00FE084B">
        <w:t>,</w:t>
      </w:r>
      <w:r w:rsidR="00BB2143">
        <w:t xml:space="preserve"> a f</w:t>
      </w:r>
      <w:r w:rsidR="00A84AD5">
        <w:t xml:space="preserve">urther </w:t>
      </w:r>
      <w:r w:rsidR="00C64E60">
        <w:t xml:space="preserve">investigation of this model is </w:t>
      </w:r>
      <w:r w:rsidR="00DC0789">
        <w:t>warranted</w:t>
      </w:r>
      <w:r w:rsidR="00F765C6">
        <w:t>.</w:t>
      </w:r>
    </w:p>
    <w:p w14:paraId="4ADD8875" w14:textId="5BAF69F7" w:rsidR="00F765C6" w:rsidRDefault="008B1104" w:rsidP="00E2210F">
      <w:pPr>
        <w:jc w:val="both"/>
      </w:pPr>
      <w:r>
        <w:t>Figure</w:t>
      </w:r>
      <w:r w:rsidR="00BD119B">
        <w:t xml:space="preserve"> </w:t>
      </w:r>
      <w:r w:rsidR="00DE1DE5">
        <w:t>6</w:t>
      </w:r>
      <w:r>
        <w:t xml:space="preserve">, </w:t>
      </w:r>
      <w:r w:rsidR="00BD119B">
        <w:t xml:space="preserve">includes a set of plots that highlight some key metrics of </w:t>
      </w:r>
      <w:r w:rsidR="00FE084B">
        <w:t xml:space="preserve">the final linear regression model </w:t>
      </w:r>
      <w:r w:rsidR="00BD119B">
        <w:t>in</w:t>
      </w:r>
      <w:r w:rsidR="00FE084B">
        <w:t xml:space="preserve"> Table </w:t>
      </w:r>
      <w:r w:rsidR="00DA1B1F">
        <w:t>3</w:t>
      </w:r>
      <w:r w:rsidR="00FE084B">
        <w:t xml:space="preserve">. </w:t>
      </w:r>
      <w:r w:rsidR="00BD119B">
        <w:t>The plot of Residuals vs Fitted values</w:t>
      </w:r>
      <w:r w:rsidR="000C324C">
        <w:t xml:space="preserve"> </w:t>
      </w:r>
      <w:r w:rsidR="00BD119B">
        <w:t>indicates that the choice of using a linear model appears to be approp</w:t>
      </w:r>
      <w:r w:rsidR="00B236EB">
        <w:t xml:space="preserve">riate, given the nearly horizontal nature of the red line. Figure </w:t>
      </w:r>
      <w:r w:rsidR="00DE1DE5">
        <w:t>6</w:t>
      </w:r>
      <w:r w:rsidR="00B236EB">
        <w:t xml:space="preserve"> plot b indicates that there is some heteroscedasticity in the model. There </w:t>
      </w:r>
      <w:r w:rsidR="00FE2944">
        <w:t>were</w:t>
      </w:r>
      <w:r w:rsidR="0067586F">
        <w:t xml:space="preserve"> additional</w:t>
      </w:r>
      <w:r w:rsidR="00B236EB">
        <w:t xml:space="preserve"> attempts at using the log of the dependent variable, sales price, to help </w:t>
      </w:r>
      <w:r w:rsidR="004A5C04">
        <w:t>remove heteroscedasticity but this did not seem to provide much improvement</w:t>
      </w:r>
      <w:r w:rsidR="0067586F">
        <w:t xml:space="preserve">; therefore, the linear form of the dependent variable was chosen </w:t>
      </w:r>
      <w:r w:rsidR="000C324C">
        <w:t>due to simplicity</w:t>
      </w:r>
      <w:r w:rsidR="0067586F">
        <w:t xml:space="preserve">. </w:t>
      </w:r>
      <w:r w:rsidR="004A5C04">
        <w:t xml:space="preserve">We can also see from plot c that </w:t>
      </w:r>
      <w:r w:rsidR="00E57FAB">
        <w:t xml:space="preserve">some </w:t>
      </w:r>
      <w:r w:rsidR="00E57FAB">
        <w:lastRenderedPageBreak/>
        <w:t xml:space="preserve">outliers </w:t>
      </w:r>
      <w:r w:rsidR="003840A5">
        <w:t>remain</w:t>
      </w:r>
      <w:r w:rsidR="00E57FAB">
        <w:t xml:space="preserve"> in the fit. Many of the “extreme” outliers</w:t>
      </w:r>
      <w:r w:rsidR="004F24D8">
        <w:t>, sqrt of standardized residuals &gt; 4,</w:t>
      </w:r>
      <w:r w:rsidR="009023E7">
        <w:t xml:space="preserve"> were removed</w:t>
      </w:r>
      <w:r w:rsidR="00E57FAB">
        <w:t xml:space="preserve"> </w:t>
      </w:r>
      <w:r w:rsidR="004F24D8">
        <w:t xml:space="preserve">but others that proved not to be leverage points were </w:t>
      </w:r>
      <w:r w:rsidR="00246464">
        <w:t>left</w:t>
      </w:r>
      <w:r w:rsidR="009023E7">
        <w:t xml:space="preserve"> since it was difficult given 12 independent variables </w:t>
      </w:r>
      <w:r w:rsidR="00D775D1">
        <w:t>to</w:t>
      </w:r>
      <w:r w:rsidR="009023E7">
        <w:t xml:space="preserve"> find </w:t>
      </w:r>
      <w:r w:rsidR="00D775D1">
        <w:t>points that should be removed</w:t>
      </w:r>
      <w:r w:rsidR="00246464">
        <w:t xml:space="preserve">. We can also see from Figure </w:t>
      </w:r>
      <w:r w:rsidR="00DA1B1F">
        <w:t>6</w:t>
      </w:r>
      <w:r w:rsidR="00246464">
        <w:t>, plot d, the absence of leverage points</w:t>
      </w:r>
      <w:r w:rsidR="00FE11A2">
        <w:t>, which were previously removed</w:t>
      </w:r>
      <w:r w:rsidR="00246464">
        <w:t>.</w:t>
      </w:r>
      <w:r w:rsidR="00A27C62">
        <w:t xml:space="preserve"> </w:t>
      </w:r>
      <w:r w:rsidR="00D775D1">
        <w:t>The set of plots in Figure</w:t>
      </w:r>
      <w:r w:rsidR="00DA1B1F">
        <w:t xml:space="preserve"> 6</w:t>
      </w:r>
      <w:r w:rsidR="00D775D1">
        <w:t xml:space="preserve"> indicate that </w:t>
      </w:r>
      <w:r w:rsidR="00BF3706">
        <w:t xml:space="preserve">this model is potentially a “good candidate”. In order to further expand on this it was critical to determine if there was multicollinearity in the model. The </w:t>
      </w:r>
      <w:r w:rsidR="00100629">
        <w:t xml:space="preserve">dependent variable “GrLivArea” was modeled against all other independent </w:t>
      </w:r>
      <w:r w:rsidR="00CB2BCE">
        <w:t>variables</w:t>
      </w:r>
      <w:r w:rsidR="00100629">
        <w:t xml:space="preserve"> to get Generalized Variance Inflation Factors</w:t>
      </w:r>
      <w:r w:rsidR="00CB2BCE">
        <w:t>, used when categorical variables are included in the model,</w:t>
      </w:r>
      <w:r w:rsidR="00100629">
        <w:t xml:space="preserve"> shown in Appendix </w:t>
      </w:r>
      <w:r w:rsidR="00FD7B9C">
        <w:t>C</w:t>
      </w:r>
      <w:r w:rsidR="00100629">
        <w:t xml:space="preserve">. From the fit in Appendix </w:t>
      </w:r>
      <w:r w:rsidR="00FD7B9C">
        <w:t>C</w:t>
      </w:r>
      <w:r w:rsidR="00CB2BCE">
        <w:t>,</w:t>
      </w:r>
      <w:r w:rsidR="00100629">
        <w:t xml:space="preserve"> </w:t>
      </w:r>
      <w:r w:rsidR="00CB2BCE">
        <w:t>there</w:t>
      </w:r>
      <w:r w:rsidR="00100629">
        <w:t xml:space="preserve"> is no multicollinearity in the model</w:t>
      </w:r>
      <w:r w:rsidR="00CB2BCE">
        <w:t xml:space="preserve"> due the GVIF</w:t>
      </w:r>
      <w:r w:rsidR="00CB2BCE">
        <w:rPr>
          <w:vertAlign w:val="superscript"/>
        </w:rPr>
        <w:t>1/(2* Df)</w:t>
      </w:r>
      <w:r w:rsidR="00CB2BCE">
        <w:t xml:space="preserve"> being less than 2</w:t>
      </w:r>
      <w:r w:rsidR="00756279">
        <w:t xml:space="preserve"> for each predictor</w:t>
      </w:r>
      <w:r w:rsidR="00100629">
        <w:t xml:space="preserve">. </w:t>
      </w:r>
      <w:r w:rsidR="00A66580">
        <w:t xml:space="preserve">The absence of multicollinearity suggests one can trust the relative magnitude of each of the coefficients. From Appendix </w:t>
      </w:r>
      <w:r w:rsidR="00FD7B9C">
        <w:t>B</w:t>
      </w:r>
      <w:r w:rsidR="00A66580">
        <w:t xml:space="preserve">, by evaluating the order of magnitude of the fit coefficients </w:t>
      </w:r>
      <w:r w:rsidR="005B2BD6">
        <w:t>the</w:t>
      </w:r>
      <w:r w:rsidR="00A66580">
        <w:t xml:space="preserve"> most important features in descending order are GrLIvArea, TotalBsmtSf, BsmtFinSF1, LotArea, and OverallQual. </w:t>
      </w:r>
      <w:r w:rsidR="005B2BD6">
        <w:t xml:space="preserve">This result is particularly </w:t>
      </w:r>
      <w:r w:rsidR="008C3AB8">
        <w:t>satisfying</w:t>
      </w:r>
      <w:r w:rsidR="005B2BD6">
        <w:t xml:space="preserve"> as the correlation</w:t>
      </w:r>
      <w:r w:rsidR="00DC03CD">
        <w:t xml:space="preserve"> plot earlier suggests that </w:t>
      </w:r>
      <w:r w:rsidR="00BB3E45">
        <w:t>“Sale Price” is highly correlated to “GrLivArea” and “</w:t>
      </w:r>
      <w:r w:rsidR="008C3AB8">
        <w:t>OverallQual.”</w:t>
      </w:r>
    </w:p>
    <w:p w14:paraId="44F3448C" w14:textId="65F33970" w:rsidR="00F765C6" w:rsidRDefault="004D4B11" w:rsidP="00E2210F">
      <w:pPr>
        <w:jc w:val="both"/>
      </w:pPr>
      <w:r>
        <w:rPr>
          <w:i/>
          <w:iCs/>
        </w:rPr>
        <w:t>What Model is Best –</w:t>
      </w:r>
      <w:r>
        <w:t xml:space="preserve"> A variety of different approaches were used to </w:t>
      </w:r>
      <w:r w:rsidR="00FD2BEF">
        <w:t xml:space="preserve">try to ascertain the “best set of features” for a model. The linear model used above, as well as, the lasso cross validation and extra </w:t>
      </w:r>
      <w:r w:rsidR="0010118D">
        <w:t xml:space="preserve">tree classifier, shown in Appendix </w:t>
      </w:r>
      <w:r w:rsidR="00417C5F">
        <w:t>D</w:t>
      </w:r>
      <w:r w:rsidR="0010118D">
        <w:t xml:space="preserve">, all find that </w:t>
      </w:r>
      <w:r w:rsidR="00854B37">
        <w:t>Neighborhood</w:t>
      </w:r>
      <w:r w:rsidR="0010118D">
        <w:t xml:space="preserve">, BsmtFinSF1, and TotalBsmtSF should be incorporated into </w:t>
      </w:r>
      <w:r w:rsidR="00854B37">
        <w:t>the model. The</w:t>
      </w:r>
      <w:r w:rsidR="007073E0">
        <w:t xml:space="preserve"> remaining set of features for each of the respective models differ. While all these models have relatively high performance when looking at their R</w:t>
      </w:r>
      <w:r w:rsidR="007073E0" w:rsidRPr="00DD0F85">
        <w:rPr>
          <w:vertAlign w:val="superscript"/>
        </w:rPr>
        <w:t>2</w:t>
      </w:r>
      <w:r w:rsidR="007073E0">
        <w:t xml:space="preserve"> score</w:t>
      </w:r>
      <w:r w:rsidR="007A3E78">
        <w:t xml:space="preserve">, it suggests that one’s choice of model should possibly be </w:t>
      </w:r>
      <w:r w:rsidR="00F14D80">
        <w:t>dependent</w:t>
      </w:r>
      <w:r w:rsidR="007A3E78">
        <w:t xml:space="preserve"> on what set of features</w:t>
      </w:r>
      <w:r w:rsidR="00F14D80">
        <w:t xml:space="preserve"> can be reliably collected, as well as, </w:t>
      </w:r>
      <w:r w:rsidR="00BF768D">
        <w:t>interesting to study</w:t>
      </w:r>
      <w:r w:rsidR="00F14D80">
        <w:t xml:space="preserve">. </w:t>
      </w:r>
      <w:r w:rsidR="00BF768D">
        <w:t xml:space="preserve">In short, it appears that while model selection should not only be based on the ability to fit </w:t>
      </w:r>
      <w:r w:rsidR="00A74A25">
        <w:t xml:space="preserve">well to training data and test well against test data but also include an interesting set of predictor variables. </w:t>
      </w:r>
    </w:p>
    <w:p w14:paraId="223984F6" w14:textId="7D839500" w:rsidR="00A74A25" w:rsidRPr="00ED5C0D" w:rsidRDefault="00A74A25" w:rsidP="00E2210F">
      <w:pPr>
        <w:jc w:val="both"/>
      </w:pPr>
      <w:r>
        <w:rPr>
          <w:i/>
          <w:iCs/>
        </w:rPr>
        <w:t xml:space="preserve">Feature Engineering </w:t>
      </w:r>
      <w:r w:rsidR="00CA6F7B">
        <w:rPr>
          <w:i/>
          <w:iCs/>
        </w:rPr>
        <w:t>for</w:t>
      </w:r>
      <w:r>
        <w:rPr>
          <w:i/>
          <w:iCs/>
        </w:rPr>
        <w:t xml:space="preserve"> Creating Better Models –</w:t>
      </w:r>
      <w:r w:rsidR="00E536B6">
        <w:rPr>
          <w:i/>
          <w:iCs/>
        </w:rPr>
        <w:t xml:space="preserve"> </w:t>
      </w:r>
      <w:r w:rsidR="00ED5C0D">
        <w:t>The experimentation above utilized some feature engineering but we were curious if performance could be improved by performing a more rigorous set of feature engineering</w:t>
      </w:r>
      <w:r w:rsidR="00E607EC">
        <w:t>,</w:t>
      </w:r>
      <w:r w:rsidR="00ED5C0D">
        <w:t xml:space="preserve"> as shown in Appendix </w:t>
      </w:r>
      <w:r w:rsidR="002D7F56">
        <w:t>E</w:t>
      </w:r>
      <w:r w:rsidR="00ED5C0D">
        <w:t xml:space="preserve">. </w:t>
      </w:r>
      <w:r w:rsidR="00FB598B">
        <w:t xml:space="preserve">Appendix </w:t>
      </w:r>
      <w:r w:rsidR="002D7F56">
        <w:t>F</w:t>
      </w:r>
      <w:r w:rsidR="00FB598B">
        <w:t xml:space="preserve"> indicates that</w:t>
      </w:r>
      <w:r w:rsidR="0014211B">
        <w:t xml:space="preserve"> for the set of models test</w:t>
      </w:r>
      <w:r w:rsidR="00342279">
        <w:t>ed,</w:t>
      </w:r>
      <w:r w:rsidR="0014211B">
        <w:t xml:space="preserve"> feature engineering did enhance</w:t>
      </w:r>
      <w:r w:rsidR="00563FF8">
        <w:t xml:space="preserve"> the model fit as shown by the R</w:t>
      </w:r>
      <w:r w:rsidR="00563FF8" w:rsidRPr="00DD0F85">
        <w:rPr>
          <w:vertAlign w:val="superscript"/>
        </w:rPr>
        <w:t>2</w:t>
      </w:r>
      <w:r w:rsidR="00563FF8">
        <w:t xml:space="preserve"> score.</w:t>
      </w:r>
    </w:p>
    <w:p w14:paraId="5CCC935E" w14:textId="759626BF" w:rsidR="00E2210F" w:rsidRPr="00CB6D11" w:rsidRDefault="001D0292" w:rsidP="7D6DE0CD">
      <w:pPr>
        <w:jc w:val="both"/>
      </w:pPr>
      <w:r w:rsidRPr="00E536B6">
        <w:rPr>
          <w:i/>
          <w:iCs/>
        </w:rPr>
        <w:t>Conclusion</w:t>
      </w:r>
      <w:r w:rsidR="00E37E8B" w:rsidRPr="00E536B6">
        <w:rPr>
          <w:i/>
          <w:iCs/>
        </w:rPr>
        <w:t xml:space="preserve"> And Further </w:t>
      </w:r>
      <w:r w:rsidR="00E34956" w:rsidRPr="00E536B6">
        <w:rPr>
          <w:i/>
          <w:iCs/>
        </w:rPr>
        <w:t>Directions</w:t>
      </w:r>
      <w:r>
        <w:t xml:space="preserve"> </w:t>
      </w:r>
      <w:r>
        <w:rPr>
          <w:i/>
          <w:iCs/>
        </w:rPr>
        <w:t>–</w:t>
      </w:r>
      <w:r w:rsidR="00BB6193">
        <w:rPr>
          <w:i/>
          <w:iCs/>
        </w:rPr>
        <w:t xml:space="preserve"> </w:t>
      </w:r>
      <w:r w:rsidR="00BB6193" w:rsidRPr="00CB6D11">
        <w:t xml:space="preserve">The set of studies here demonstrated the ability to create models that could relatively easily track </w:t>
      </w:r>
      <w:r w:rsidR="00CB6D11" w:rsidRPr="00CB6D11">
        <w:t>residential homes’</w:t>
      </w:r>
      <w:r w:rsidR="00BB6193" w:rsidRPr="00CB6D11">
        <w:t xml:space="preserve"> sales price as a function of</w:t>
      </w:r>
      <w:r w:rsidR="00CB6D11" w:rsidRPr="00CB6D11">
        <w:t xml:space="preserve"> the physical aspects of the home. </w:t>
      </w:r>
      <w:r w:rsidR="00CB6D11">
        <w:t xml:space="preserve">This </w:t>
      </w:r>
      <w:r w:rsidR="00E37D4E">
        <w:t xml:space="preserve">achievement can now be </w:t>
      </w:r>
      <w:r w:rsidR="00A077C8">
        <w:t xml:space="preserve">leveraged by </w:t>
      </w:r>
      <w:r w:rsidR="00E37D4E">
        <w:t>homeowners</w:t>
      </w:r>
      <w:r w:rsidR="00A077C8">
        <w:t xml:space="preserve">, </w:t>
      </w:r>
      <w:r w:rsidR="00E37D4E">
        <w:t>among a variety of other interested parties</w:t>
      </w:r>
      <w:r w:rsidR="00A077C8">
        <w:t xml:space="preserve">, </w:t>
      </w:r>
      <w:r w:rsidR="00E37D4E">
        <w:t xml:space="preserve">to </w:t>
      </w:r>
      <w:r w:rsidR="00A077C8">
        <w:t>better understand the relationship between a home’s value and its amenities, resulting in increasing profitability</w:t>
      </w:r>
      <w:r w:rsidR="00437C70">
        <w:t xml:space="preserve"> </w:t>
      </w:r>
      <w:r w:rsidR="001C687D">
        <w:t>and service to the community</w:t>
      </w:r>
      <w:r w:rsidR="00A077C8">
        <w:t xml:space="preserve">. Unfortunately, the environmental dataset was unable to add additional insights into this modeling effort. Regardless, </w:t>
      </w:r>
      <w:r w:rsidR="00BB1546">
        <w:t xml:space="preserve">this study demonstrated the ability to identify a significantly paired down set of features that could help </w:t>
      </w:r>
      <w:r w:rsidR="00F04804">
        <w:t>predict home prices. While a variety of models</w:t>
      </w:r>
      <w:r w:rsidR="007E4EAD">
        <w:t>, with some identical</w:t>
      </w:r>
      <w:r w:rsidR="00021C74">
        <w:t xml:space="preserve"> features</w:t>
      </w:r>
      <w:r w:rsidR="007E4EAD">
        <w:t>,</w:t>
      </w:r>
      <w:r w:rsidR="00F04804">
        <w:t xml:space="preserve"> were shown to have respectable predictive power, further investigations </w:t>
      </w:r>
      <w:r w:rsidR="00C00A04">
        <w:t>should be performed on figuring out the optimal set of features</w:t>
      </w:r>
      <w:r w:rsidR="00461445">
        <w:t xml:space="preserve">. </w:t>
      </w:r>
      <w:r w:rsidR="00722C5C">
        <w:t xml:space="preserve">It should be noted that these sets of models were focused on one particular city in Iowa but it is quite possible the home preferences could be different in other </w:t>
      </w:r>
      <w:r w:rsidR="00F910D3">
        <w:t xml:space="preserve">geographical areas. The set of procedures incorporated in this </w:t>
      </w:r>
      <w:r w:rsidR="00712146">
        <w:t>investigation</w:t>
      </w:r>
      <w:r w:rsidR="00F910D3">
        <w:t xml:space="preserve"> would be ideal to investigate this further. One last direction that could be </w:t>
      </w:r>
      <w:r w:rsidR="00E12D6A">
        <w:t>greatly beneficial is the use of scaping homes from online re</w:t>
      </w:r>
      <w:r w:rsidR="00770DC3">
        <w:t>a</w:t>
      </w:r>
      <w:r w:rsidR="00E12D6A">
        <w:t xml:space="preserve">ltor sites </w:t>
      </w:r>
      <w:r w:rsidR="00EB77AD">
        <w:t>to</w:t>
      </w:r>
      <w:r w:rsidR="00E12D6A">
        <w:t xml:space="preserve"> </w:t>
      </w:r>
      <w:r w:rsidR="00770DC3">
        <w:t>get a clearer picture of the set of relevant environmental factors for that home.</w:t>
      </w:r>
    </w:p>
    <w:p w14:paraId="0145D933" w14:textId="2B8AA7C0" w:rsidR="4FF7C0DF" w:rsidRDefault="4FF7C0DF" w:rsidP="4FF7C0DF">
      <w:pPr>
        <w:rPr>
          <w:b/>
          <w:bCs/>
          <w:sz w:val="24"/>
          <w:szCs w:val="24"/>
        </w:rPr>
      </w:pPr>
    </w:p>
    <w:p w14:paraId="7913E98D" w14:textId="77777777" w:rsidR="003E7838" w:rsidRDefault="003E7838" w:rsidP="4FF7C0DF">
      <w:pPr>
        <w:rPr>
          <w:b/>
          <w:bCs/>
          <w:sz w:val="24"/>
          <w:szCs w:val="24"/>
        </w:rPr>
      </w:pPr>
    </w:p>
    <w:p w14:paraId="010D4BE5" w14:textId="5FF29A3C" w:rsidR="001A794E" w:rsidRDefault="00D424C6" w:rsidP="4FF7C0DF">
      <w:pPr>
        <w:rPr>
          <w:b/>
          <w:bCs/>
          <w:sz w:val="24"/>
          <w:szCs w:val="24"/>
        </w:rPr>
      </w:pPr>
      <w:r w:rsidRPr="4FF7C0DF">
        <w:rPr>
          <w:b/>
          <w:bCs/>
          <w:sz w:val="24"/>
          <w:szCs w:val="24"/>
        </w:rPr>
        <w:t>Works Cited</w:t>
      </w:r>
      <w:r w:rsidR="001648BF" w:rsidRPr="4FF7C0DF">
        <w:rPr>
          <w:b/>
          <w:bCs/>
          <w:sz w:val="24"/>
          <w:szCs w:val="24"/>
        </w:rPr>
        <w:t>:</w:t>
      </w:r>
    </w:p>
    <w:p w14:paraId="5440D305" w14:textId="14E1C934" w:rsidR="005C56BA" w:rsidRPr="005C56BA" w:rsidRDefault="00634073" w:rsidP="005C56BA">
      <w:pPr>
        <w:pStyle w:val="EndNoteBibliography"/>
        <w:spacing w:after="0"/>
      </w:pPr>
      <w:r>
        <w:fldChar w:fldCharType="begin"/>
      </w:r>
      <w:r>
        <w:instrText xml:space="preserve"> ADDIN EN.REFLIST </w:instrText>
      </w:r>
      <w:r>
        <w:fldChar w:fldCharType="separate"/>
      </w:r>
      <w:r w:rsidR="005C56BA" w:rsidRPr="005C56BA">
        <w:t>1</w:t>
      </w:r>
      <w:r w:rsidR="005C56BA" w:rsidRPr="005C56BA">
        <w:tab/>
      </w:r>
      <w:hyperlink r:id="rId25" w:history="1">
        <w:r w:rsidR="005C56BA" w:rsidRPr="005C56BA">
          <w:rPr>
            <w:rStyle w:val="Hyperlink"/>
          </w:rPr>
          <w:t>htts://www.freddiemac.com/perspectives/sam-khater/20210415-single-family-shortage</w:t>
        </w:r>
      </w:hyperlink>
      <w:r w:rsidR="005C56BA" w:rsidRPr="005C56BA">
        <w:t>, accessed 07/04/2022 2022</w:t>
      </w:r>
      <w:r w:rsidR="006060D7">
        <w:t>.</w:t>
      </w:r>
    </w:p>
    <w:p w14:paraId="6A3DDC35" w14:textId="427B9528" w:rsidR="005C56BA" w:rsidRPr="005C56BA" w:rsidRDefault="005C56BA" w:rsidP="005C56BA">
      <w:pPr>
        <w:pStyle w:val="EndNoteBibliography"/>
        <w:spacing w:after="0"/>
      </w:pPr>
      <w:r w:rsidRPr="005C56BA">
        <w:t>2</w:t>
      </w:r>
      <w:r w:rsidRPr="005C56BA">
        <w:tab/>
        <w:t>Ozgur, C., Hughes, Z., Rogers, G., and Parveen, S.: ‘Multiple Linear Regression Applications in Real Estate Pricing’, Business Faculty Publications, 2016, 61</w:t>
      </w:r>
      <w:r w:rsidR="006060D7">
        <w:t>.</w:t>
      </w:r>
    </w:p>
    <w:p w14:paraId="47E51E85" w14:textId="5E558784" w:rsidR="005C56BA" w:rsidRPr="005C56BA" w:rsidRDefault="005C56BA" w:rsidP="005C56BA">
      <w:pPr>
        <w:pStyle w:val="EndNoteBibliography"/>
        <w:spacing w:after="0"/>
      </w:pPr>
      <w:r w:rsidRPr="005C56BA">
        <w:t>3</w:t>
      </w:r>
      <w:r w:rsidRPr="005C56BA">
        <w:tab/>
        <w:t>Ceccato, V., and Wilhelmsson, M.: ‘Do crime hot spots affect housing prices?’, Nordic Journal of Criminology, 2019, 21, (1), pp. 84-102</w:t>
      </w:r>
      <w:r w:rsidR="006060D7">
        <w:t>.</w:t>
      </w:r>
    </w:p>
    <w:p w14:paraId="4A267780" w14:textId="123CCA9E" w:rsidR="005C56BA" w:rsidRPr="005C56BA" w:rsidRDefault="005C56BA" w:rsidP="005C56BA">
      <w:pPr>
        <w:pStyle w:val="EndNoteBibliography"/>
      </w:pPr>
      <w:r w:rsidRPr="005C56BA">
        <w:t>4</w:t>
      </w:r>
      <w:r w:rsidRPr="005C56BA">
        <w:tab/>
        <w:t>Davidoff, I.A.N., and Leigh, A.: ‘How Much do Public Schools Really Cost? Estimating the Relationship between House Prices and School Quality’, Economic Record, 2008, 84, (265), pp. 193-206</w:t>
      </w:r>
      <w:r w:rsidR="006060D7">
        <w:t>.</w:t>
      </w:r>
    </w:p>
    <w:p w14:paraId="120CE060" w14:textId="3380315A" w:rsidR="0098471A" w:rsidRDefault="00634073">
      <w:r>
        <w:fldChar w:fldCharType="end"/>
      </w:r>
      <w:r w:rsidR="0098471A">
        <w:br w:type="page"/>
      </w:r>
    </w:p>
    <w:p w14:paraId="65ADBC22" w14:textId="7F191D39" w:rsidR="00E82C12" w:rsidRDefault="00152F63">
      <w:pPr>
        <w:rPr>
          <w:b/>
          <w:bCs/>
          <w:sz w:val="24"/>
          <w:szCs w:val="24"/>
        </w:rPr>
      </w:pPr>
      <w:r w:rsidRPr="00170357">
        <w:rPr>
          <w:b/>
          <w:bCs/>
          <w:sz w:val="24"/>
          <w:szCs w:val="24"/>
        </w:rPr>
        <w:lastRenderedPageBreak/>
        <w:t>Appendix</w:t>
      </w:r>
      <w:r w:rsidR="005944B3">
        <w:rPr>
          <w:b/>
          <w:bCs/>
          <w:sz w:val="24"/>
          <w:szCs w:val="24"/>
        </w:rPr>
        <w:t xml:space="preserve"> A</w:t>
      </w:r>
      <w:r w:rsidR="001648BF">
        <w:rPr>
          <w:b/>
          <w:bCs/>
          <w:sz w:val="24"/>
          <w:szCs w:val="24"/>
        </w:rPr>
        <w:t>:</w:t>
      </w:r>
    </w:p>
    <w:p w14:paraId="749C8EB4" w14:textId="77777777" w:rsidR="009D4619" w:rsidRDefault="009D4619" w:rsidP="009D4619">
      <w:pPr>
        <w:pStyle w:val="ListParagraph"/>
        <w:numPr>
          <w:ilvl w:val="0"/>
          <w:numId w:val="10"/>
        </w:numPr>
      </w:pPr>
      <w:r>
        <w:t>Dataset 1 link</w:t>
      </w:r>
    </w:p>
    <w:p w14:paraId="01830CCC" w14:textId="6C26C7CE" w:rsidR="00F41536" w:rsidRDefault="00021C74" w:rsidP="009D4619">
      <w:pPr>
        <w:pStyle w:val="ListParagraph"/>
      </w:pPr>
      <w:hyperlink r:id="rId26" w:history="1">
        <w:r w:rsidR="009D4619" w:rsidRPr="00044556">
          <w:rPr>
            <w:rStyle w:val="Hyperlink"/>
          </w:rPr>
          <w:t>https://www.kaggle.com/c/house-prices-advanced-regression-techniques</w:t>
        </w:r>
      </w:hyperlink>
    </w:p>
    <w:p w14:paraId="26CC2120" w14:textId="541BF7C4" w:rsidR="009D4619" w:rsidRDefault="009D4619" w:rsidP="009D4619">
      <w:pPr>
        <w:pStyle w:val="ListParagraph"/>
        <w:numPr>
          <w:ilvl w:val="0"/>
          <w:numId w:val="10"/>
        </w:numPr>
      </w:pPr>
      <w:r>
        <w:t>Dataset 2 link</w:t>
      </w:r>
    </w:p>
    <w:p w14:paraId="19AC783F" w14:textId="4600106A" w:rsidR="009D4619" w:rsidRDefault="00021C74" w:rsidP="009D4619">
      <w:pPr>
        <w:pStyle w:val="ListParagraph"/>
      </w:pPr>
      <w:hyperlink r:id="rId27" w:history="1">
        <w:r w:rsidR="000226F2" w:rsidRPr="00FD2ED0">
          <w:rPr>
            <w:rStyle w:val="Hyperlink"/>
          </w:rPr>
          <w:t>https://www.neighborhoodscout.com/ia/ames</w:t>
        </w:r>
      </w:hyperlink>
      <w:r w:rsidR="000226F2">
        <w:t xml:space="preserve"> </w:t>
      </w:r>
    </w:p>
    <w:p w14:paraId="33175D64" w14:textId="0EED73C3" w:rsidR="009D4619" w:rsidRPr="009D4619" w:rsidRDefault="009D4619">
      <w:pPr>
        <w:rPr>
          <w:b/>
          <w:bCs/>
          <w:sz w:val="24"/>
          <w:szCs w:val="24"/>
        </w:rPr>
      </w:pPr>
      <w:r w:rsidRPr="00170357">
        <w:rPr>
          <w:b/>
          <w:bCs/>
          <w:sz w:val="24"/>
          <w:szCs w:val="24"/>
        </w:rPr>
        <w:t>Appendix</w:t>
      </w:r>
      <w:r>
        <w:rPr>
          <w:b/>
          <w:bCs/>
          <w:sz w:val="24"/>
          <w:szCs w:val="24"/>
        </w:rPr>
        <w:t xml:space="preserve"> B:</w:t>
      </w:r>
    </w:p>
    <w:p w14:paraId="50CB5FCE" w14:textId="6345BDCF" w:rsidR="00152F63" w:rsidRDefault="006060D7" w:rsidP="00697C1D">
      <w:pPr>
        <w:jc w:val="both"/>
      </w:pPr>
      <w:r>
        <w:t xml:space="preserve">Below are the independent variables that all have a greater than 99.9% confidence for a linear model of SalesPrice to all other </w:t>
      </w:r>
      <w:r w:rsidR="00DD1DE4">
        <w:t xml:space="preserve">selected </w:t>
      </w:r>
      <w:r>
        <w:t xml:space="preserve">features. </w:t>
      </w:r>
    </w:p>
    <w:p w14:paraId="605FB269" w14:textId="27C24102" w:rsidR="003250AB" w:rsidRDefault="00B13412" w:rsidP="005944B3">
      <w:r w:rsidRPr="00B13412">
        <w:rPr>
          <w:noProof/>
        </w:rPr>
        <w:drawing>
          <wp:inline distT="0" distB="0" distL="0" distR="0" wp14:anchorId="6244A644" wp14:editId="7EAB75E9">
            <wp:extent cx="5620237" cy="5856478"/>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8"/>
                    <a:stretch>
                      <a:fillRect/>
                    </a:stretch>
                  </pic:blipFill>
                  <pic:spPr>
                    <a:xfrm>
                      <a:off x="0" y="0"/>
                      <a:ext cx="5620237" cy="5856478"/>
                    </a:xfrm>
                    <a:prstGeom prst="rect">
                      <a:avLst/>
                    </a:prstGeom>
                  </pic:spPr>
                </pic:pic>
              </a:graphicData>
            </a:graphic>
          </wp:inline>
        </w:drawing>
      </w:r>
    </w:p>
    <w:p w14:paraId="2312F750" w14:textId="27860A3A" w:rsidR="00990A57" w:rsidRDefault="00990A57" w:rsidP="005944B3">
      <w:r w:rsidRPr="00990A57">
        <w:rPr>
          <w:noProof/>
        </w:rPr>
        <w:lastRenderedPageBreak/>
        <w:drawing>
          <wp:inline distT="0" distB="0" distL="0" distR="0" wp14:anchorId="5C43147B" wp14:editId="1475A27B">
            <wp:extent cx="5772650" cy="5334462"/>
            <wp:effectExtent l="0" t="0" r="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29"/>
                    <a:stretch>
                      <a:fillRect/>
                    </a:stretch>
                  </pic:blipFill>
                  <pic:spPr>
                    <a:xfrm>
                      <a:off x="0" y="0"/>
                      <a:ext cx="5772650" cy="5334462"/>
                    </a:xfrm>
                    <a:prstGeom prst="rect">
                      <a:avLst/>
                    </a:prstGeom>
                  </pic:spPr>
                </pic:pic>
              </a:graphicData>
            </a:graphic>
          </wp:inline>
        </w:drawing>
      </w:r>
    </w:p>
    <w:p w14:paraId="56CCAA1D" w14:textId="048FA92A" w:rsidR="0089380B" w:rsidRDefault="0089380B" w:rsidP="0089380B">
      <w:pPr>
        <w:rPr>
          <w:b/>
          <w:bCs/>
          <w:sz w:val="24"/>
          <w:szCs w:val="24"/>
        </w:rPr>
      </w:pPr>
      <w:r w:rsidRPr="00170357">
        <w:rPr>
          <w:b/>
          <w:bCs/>
          <w:sz w:val="24"/>
          <w:szCs w:val="24"/>
        </w:rPr>
        <w:t>Appendix</w:t>
      </w:r>
      <w:r>
        <w:rPr>
          <w:b/>
          <w:bCs/>
          <w:sz w:val="24"/>
          <w:szCs w:val="24"/>
        </w:rPr>
        <w:t xml:space="preserve"> </w:t>
      </w:r>
      <w:r w:rsidR="009D4619">
        <w:rPr>
          <w:b/>
          <w:bCs/>
          <w:sz w:val="24"/>
          <w:szCs w:val="24"/>
        </w:rPr>
        <w:t>C</w:t>
      </w:r>
      <w:r>
        <w:rPr>
          <w:b/>
          <w:bCs/>
          <w:sz w:val="24"/>
          <w:szCs w:val="24"/>
        </w:rPr>
        <w:t>:</w:t>
      </w:r>
    </w:p>
    <w:p w14:paraId="7122F99E" w14:textId="0251937F" w:rsidR="00DD1DE4" w:rsidRPr="00F44A40" w:rsidRDefault="00DD1DE4" w:rsidP="0089380B">
      <w:r>
        <w:t xml:space="preserve">Below is the Generalized Variance Inflation Factor for a fit of the </w:t>
      </w:r>
      <w:r w:rsidR="00455FF5">
        <w:t>independent variable “GrLivArea” to all other independent variables. Notice that the values of GVIF</w:t>
      </w:r>
      <w:r w:rsidR="00A437FF">
        <w:rPr>
          <w:vertAlign w:val="superscript"/>
        </w:rPr>
        <w:t>1/</w:t>
      </w:r>
      <w:r w:rsidR="00CB2BCE">
        <w:rPr>
          <w:vertAlign w:val="superscript"/>
        </w:rPr>
        <w:t>(</w:t>
      </w:r>
      <w:r w:rsidR="00A437FF">
        <w:rPr>
          <w:vertAlign w:val="superscript"/>
        </w:rPr>
        <w:t>2* Df)</w:t>
      </w:r>
      <w:r w:rsidR="00455FF5">
        <w:t xml:space="preserve"> are all below 2, indicating </w:t>
      </w:r>
      <w:r w:rsidR="00A437FF">
        <w:t xml:space="preserve">no multicollinearity. Please note “Df” in the figure below </w:t>
      </w:r>
      <w:r w:rsidR="008D035E">
        <w:t xml:space="preserve">is the degrees of freedom. </w:t>
      </w:r>
    </w:p>
    <w:p w14:paraId="04A6F56D" w14:textId="77777777" w:rsidR="0089380B" w:rsidRDefault="0089380B" w:rsidP="0089380B">
      <w:r w:rsidRPr="00CD16F1">
        <w:rPr>
          <w:noProof/>
        </w:rPr>
        <w:drawing>
          <wp:inline distT="0" distB="0" distL="0" distR="0" wp14:anchorId="142216BD" wp14:editId="7ACF16B7">
            <wp:extent cx="2960627" cy="1752752"/>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30"/>
                    <a:stretch>
                      <a:fillRect/>
                    </a:stretch>
                  </pic:blipFill>
                  <pic:spPr>
                    <a:xfrm>
                      <a:off x="0" y="0"/>
                      <a:ext cx="2960627" cy="1752752"/>
                    </a:xfrm>
                    <a:prstGeom prst="rect">
                      <a:avLst/>
                    </a:prstGeom>
                  </pic:spPr>
                </pic:pic>
              </a:graphicData>
            </a:graphic>
          </wp:inline>
        </w:drawing>
      </w:r>
    </w:p>
    <w:p w14:paraId="190AD282" w14:textId="7D655FB3" w:rsidR="00420312" w:rsidRDefault="00420312" w:rsidP="00420312">
      <w:pPr>
        <w:rPr>
          <w:b/>
          <w:bCs/>
          <w:sz w:val="24"/>
          <w:szCs w:val="24"/>
        </w:rPr>
      </w:pPr>
      <w:r w:rsidRPr="00170357">
        <w:rPr>
          <w:b/>
          <w:bCs/>
          <w:sz w:val="24"/>
          <w:szCs w:val="24"/>
        </w:rPr>
        <w:lastRenderedPageBreak/>
        <w:t>Appendix</w:t>
      </w:r>
      <w:r>
        <w:rPr>
          <w:b/>
          <w:bCs/>
          <w:sz w:val="24"/>
          <w:szCs w:val="24"/>
        </w:rPr>
        <w:t xml:space="preserve"> </w:t>
      </w:r>
      <w:r w:rsidR="009D4619">
        <w:rPr>
          <w:b/>
          <w:bCs/>
          <w:sz w:val="24"/>
          <w:szCs w:val="24"/>
        </w:rPr>
        <w:t>D</w:t>
      </w:r>
      <w:r>
        <w:rPr>
          <w:b/>
          <w:bCs/>
          <w:sz w:val="24"/>
          <w:szCs w:val="24"/>
        </w:rPr>
        <w:t>:</w:t>
      </w:r>
    </w:p>
    <w:p w14:paraId="4F3A7601" w14:textId="7BABDEA1" w:rsidR="00420312" w:rsidRPr="00F44A40" w:rsidRDefault="00A76681" w:rsidP="00420312">
      <w:r>
        <w:t xml:space="preserve">Set of important variables found </w:t>
      </w:r>
      <w:r w:rsidR="00C60785">
        <w:t xml:space="preserve">from a lasso cross validation and </w:t>
      </w:r>
      <w:r w:rsidR="0010118D">
        <w:t>an</w:t>
      </w:r>
      <w:r w:rsidR="00C60785">
        <w:t xml:space="preserve"> extra tree classifier. </w:t>
      </w:r>
    </w:p>
    <w:p w14:paraId="22FE6EE3" w14:textId="6E218F23" w:rsidR="0089380B" w:rsidRDefault="00A76681" w:rsidP="005944B3">
      <w:r w:rsidRPr="00A76681">
        <w:rPr>
          <w:noProof/>
        </w:rPr>
        <w:drawing>
          <wp:inline distT="0" distB="0" distL="0" distR="0" wp14:anchorId="187D1D77" wp14:editId="2D929139">
            <wp:extent cx="5943600" cy="3292475"/>
            <wp:effectExtent l="0" t="0" r="0" b="3175"/>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31"/>
                    <a:stretch>
                      <a:fillRect/>
                    </a:stretch>
                  </pic:blipFill>
                  <pic:spPr>
                    <a:xfrm>
                      <a:off x="0" y="0"/>
                      <a:ext cx="5943600" cy="3292475"/>
                    </a:xfrm>
                    <a:prstGeom prst="rect">
                      <a:avLst/>
                    </a:prstGeom>
                  </pic:spPr>
                </pic:pic>
              </a:graphicData>
            </a:graphic>
          </wp:inline>
        </w:drawing>
      </w:r>
    </w:p>
    <w:p w14:paraId="76129266" w14:textId="0E0D0D98" w:rsidR="00496AF4" w:rsidRPr="00496AF4" w:rsidRDefault="00496AF4" w:rsidP="005944B3">
      <w:pPr>
        <w:rPr>
          <w:b/>
          <w:bCs/>
        </w:rPr>
      </w:pPr>
      <w:r w:rsidRPr="00496AF4">
        <w:rPr>
          <w:b/>
          <w:bCs/>
        </w:rPr>
        <w:t xml:space="preserve">Appendix </w:t>
      </w:r>
      <w:r w:rsidR="009D4619">
        <w:rPr>
          <w:b/>
          <w:bCs/>
        </w:rPr>
        <w:t>E</w:t>
      </w:r>
      <w:r w:rsidRPr="00496AF4">
        <w:rPr>
          <w:b/>
          <w:bCs/>
        </w:rPr>
        <w:t>:</w:t>
      </w:r>
    </w:p>
    <w:p w14:paraId="2BFBCF1A" w14:textId="2FB25805" w:rsidR="00496AF4" w:rsidRDefault="00496AF4" w:rsidP="005944B3">
      <w:r>
        <w:t>The use of feature engineering shown below for better categorizing the independent variables.</w:t>
      </w:r>
    </w:p>
    <w:p w14:paraId="38A678E5" w14:textId="759A04F9" w:rsidR="00496AF4" w:rsidRDefault="00496AF4" w:rsidP="005944B3">
      <w:r w:rsidRPr="00496AF4">
        <w:rPr>
          <w:noProof/>
        </w:rPr>
        <w:drawing>
          <wp:inline distT="0" distB="0" distL="0" distR="0" wp14:anchorId="30BDC45C" wp14:editId="6FD08E23">
            <wp:extent cx="5943600" cy="266509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665095"/>
                    </a:xfrm>
                    <a:prstGeom prst="rect">
                      <a:avLst/>
                    </a:prstGeom>
                  </pic:spPr>
                </pic:pic>
              </a:graphicData>
            </a:graphic>
          </wp:inline>
        </w:drawing>
      </w:r>
    </w:p>
    <w:p w14:paraId="51F23746" w14:textId="1C887C9A" w:rsidR="00496AF4" w:rsidRPr="00496AF4" w:rsidRDefault="00496AF4" w:rsidP="00496AF4">
      <w:pPr>
        <w:rPr>
          <w:b/>
          <w:bCs/>
        </w:rPr>
      </w:pPr>
      <w:r w:rsidRPr="00496AF4">
        <w:rPr>
          <w:b/>
          <w:bCs/>
        </w:rPr>
        <w:t xml:space="preserve">Appendix </w:t>
      </w:r>
      <w:r w:rsidR="009D4619">
        <w:rPr>
          <w:b/>
          <w:bCs/>
        </w:rPr>
        <w:t>F</w:t>
      </w:r>
      <w:r w:rsidRPr="00496AF4">
        <w:rPr>
          <w:b/>
          <w:bCs/>
        </w:rPr>
        <w:t>:</w:t>
      </w:r>
    </w:p>
    <w:p w14:paraId="543F52CB" w14:textId="79411AFC" w:rsidR="00496AF4" w:rsidRDefault="0044327A" w:rsidP="00496AF4">
      <w:r>
        <w:t>After performing feature engineering, from Appendix D, a table of R</w:t>
      </w:r>
      <w:r w:rsidRPr="003F5DF6">
        <w:rPr>
          <w:vertAlign w:val="superscript"/>
        </w:rPr>
        <w:t>2</w:t>
      </w:r>
      <w:r>
        <w:t xml:space="preserve"> score and mean square error </w:t>
      </w:r>
      <w:r w:rsidR="003F5DF6">
        <w:t>was</w:t>
      </w:r>
      <w:r>
        <w:t xml:space="preserve"> created on a dataset that was split</w:t>
      </w:r>
      <w:r w:rsidR="00A573B4">
        <w:t xml:space="preserve"> 80/20 training/test</w:t>
      </w:r>
      <w:r>
        <w:t>.</w:t>
      </w:r>
    </w:p>
    <w:p w14:paraId="15BB6A85" w14:textId="7D77C3A9" w:rsidR="00496AF4" w:rsidRDefault="00A573B4" w:rsidP="005944B3">
      <w:r w:rsidRPr="00A573B4">
        <w:rPr>
          <w:noProof/>
        </w:rPr>
        <w:lastRenderedPageBreak/>
        <w:drawing>
          <wp:inline distT="0" distB="0" distL="0" distR="0" wp14:anchorId="5F606DA4" wp14:editId="1BBF0A8D">
            <wp:extent cx="5943600" cy="3295650"/>
            <wp:effectExtent l="0" t="0" r="0" b="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33"/>
                    <a:stretch>
                      <a:fillRect/>
                    </a:stretch>
                  </pic:blipFill>
                  <pic:spPr>
                    <a:xfrm>
                      <a:off x="0" y="0"/>
                      <a:ext cx="5943600" cy="3295650"/>
                    </a:xfrm>
                    <a:prstGeom prst="rect">
                      <a:avLst/>
                    </a:prstGeom>
                  </pic:spPr>
                </pic:pic>
              </a:graphicData>
            </a:graphic>
          </wp:inline>
        </w:drawing>
      </w:r>
    </w:p>
    <w:p w14:paraId="769A34F7" w14:textId="14EEDA73" w:rsidR="00B0030C" w:rsidRDefault="00B0030C" w:rsidP="005944B3"/>
    <w:p w14:paraId="53758614" w14:textId="7638FDF2" w:rsidR="00B0030C" w:rsidRPr="00496AF4" w:rsidRDefault="00B0030C" w:rsidP="00B0030C">
      <w:pPr>
        <w:rPr>
          <w:b/>
          <w:bCs/>
        </w:rPr>
      </w:pPr>
      <w:r w:rsidRPr="00496AF4">
        <w:rPr>
          <w:b/>
          <w:bCs/>
        </w:rPr>
        <w:t xml:space="preserve">Appendix </w:t>
      </w:r>
      <w:r w:rsidR="009D4619">
        <w:rPr>
          <w:b/>
          <w:bCs/>
        </w:rPr>
        <w:t>G</w:t>
      </w:r>
      <w:r w:rsidRPr="00496AF4">
        <w:rPr>
          <w:b/>
          <w:bCs/>
        </w:rPr>
        <w:t>:</w:t>
      </w:r>
    </w:p>
    <w:p w14:paraId="2A3F24DA" w14:textId="1FC0221F" w:rsidR="00B0030C" w:rsidRDefault="00B0030C" w:rsidP="005944B3">
      <w:r>
        <w:t>Frequency distribution plots for numeric and categorical variables</w:t>
      </w:r>
    </w:p>
    <w:p w14:paraId="7F14118B" w14:textId="34BD8104" w:rsidR="00B0030C" w:rsidRDefault="00D400B0" w:rsidP="005944B3">
      <w:pPr>
        <w:rPr>
          <w:noProof/>
        </w:rPr>
      </w:pPr>
      <w:r w:rsidRPr="00D400B0">
        <w:rPr>
          <w:noProof/>
        </w:rPr>
        <w:drawing>
          <wp:anchor distT="0" distB="0" distL="114300" distR="114300" simplePos="0" relativeHeight="251706377" behindDoc="0" locked="0" layoutInCell="1" allowOverlap="1" wp14:anchorId="20060B46" wp14:editId="1FFAC718">
            <wp:simplePos x="0" y="0"/>
            <wp:positionH relativeFrom="column">
              <wp:posOffset>945515</wp:posOffset>
            </wp:positionH>
            <wp:positionV relativeFrom="paragraph">
              <wp:posOffset>873125</wp:posOffset>
            </wp:positionV>
            <wp:extent cx="631190" cy="123190"/>
            <wp:effectExtent l="0" t="0" r="0" b="0"/>
            <wp:wrapNone/>
            <wp:docPr id="32" name="Picture 31">
              <a:extLst xmlns:a="http://schemas.openxmlformats.org/drawingml/2006/main">
                <a:ext uri="{FF2B5EF4-FFF2-40B4-BE49-F238E27FC236}">
                  <a16:creationId xmlns:a16="http://schemas.microsoft.com/office/drawing/2014/main" id="{49F61E62-C8BE-8F7A-1147-51EFCB3F18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a:extLst>
                        <a:ext uri="{FF2B5EF4-FFF2-40B4-BE49-F238E27FC236}">
                          <a16:creationId xmlns:a16="http://schemas.microsoft.com/office/drawing/2014/main" id="{49F61E62-C8BE-8F7A-1147-51EFCB3F1854}"/>
                        </a:ext>
                      </a:extLst>
                    </pic:cNvPr>
                    <pic:cNvPicPr>
                      <a:picLocks noChangeAspect="1"/>
                    </pic:cNvPicPr>
                  </pic:nvPicPr>
                  <pic:blipFill>
                    <a:blip r:embed="rId34"/>
                    <a:stretch>
                      <a:fillRect/>
                    </a:stretch>
                  </pic:blipFill>
                  <pic:spPr>
                    <a:xfrm>
                      <a:off x="0" y="0"/>
                      <a:ext cx="631190" cy="123190"/>
                    </a:xfrm>
                    <a:prstGeom prst="rect">
                      <a:avLst/>
                    </a:prstGeom>
                  </pic:spPr>
                </pic:pic>
              </a:graphicData>
            </a:graphic>
          </wp:anchor>
        </w:drawing>
      </w:r>
      <w:r w:rsidRPr="00D400B0">
        <w:rPr>
          <w:noProof/>
        </w:rPr>
        <w:drawing>
          <wp:anchor distT="0" distB="0" distL="114300" distR="114300" simplePos="0" relativeHeight="251705353" behindDoc="0" locked="0" layoutInCell="1" allowOverlap="1" wp14:anchorId="76C80D5E" wp14:editId="105F10D7">
            <wp:simplePos x="0" y="0"/>
            <wp:positionH relativeFrom="column">
              <wp:posOffset>955384</wp:posOffset>
            </wp:positionH>
            <wp:positionV relativeFrom="paragraph">
              <wp:posOffset>882144</wp:posOffset>
            </wp:positionV>
            <wp:extent cx="1033922" cy="881180"/>
            <wp:effectExtent l="0" t="0" r="0" b="0"/>
            <wp:wrapNone/>
            <wp:docPr id="30" name="Picture 29" descr="Chart, histogram&#10;&#10;Description automatically generated">
              <a:extLst xmlns:a="http://schemas.openxmlformats.org/drawingml/2006/main">
                <a:ext uri="{FF2B5EF4-FFF2-40B4-BE49-F238E27FC236}">
                  <a16:creationId xmlns:a16="http://schemas.microsoft.com/office/drawing/2014/main" id="{D9042086-8F0E-58E7-B43A-0EDD4F7177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Chart, histogram&#10;&#10;Description automatically generated">
                      <a:extLst>
                        <a:ext uri="{FF2B5EF4-FFF2-40B4-BE49-F238E27FC236}">
                          <a16:creationId xmlns:a16="http://schemas.microsoft.com/office/drawing/2014/main" id="{D9042086-8F0E-58E7-B43A-0EDD4F71773A}"/>
                        </a:ext>
                      </a:extLst>
                    </pic:cNvPr>
                    <pic:cNvPicPr>
                      <a:picLocks noChangeAspect="1"/>
                    </pic:cNvPicPr>
                  </pic:nvPicPr>
                  <pic:blipFill>
                    <a:blip r:embed="rId35"/>
                    <a:stretch>
                      <a:fillRect/>
                    </a:stretch>
                  </pic:blipFill>
                  <pic:spPr>
                    <a:xfrm>
                      <a:off x="0" y="0"/>
                      <a:ext cx="1033922" cy="881180"/>
                    </a:xfrm>
                    <a:prstGeom prst="rect">
                      <a:avLst/>
                    </a:prstGeom>
                  </pic:spPr>
                </pic:pic>
              </a:graphicData>
            </a:graphic>
          </wp:anchor>
        </w:drawing>
      </w:r>
      <w:r w:rsidRPr="00921D9E">
        <w:rPr>
          <w:noProof/>
        </w:rPr>
        <w:drawing>
          <wp:anchor distT="0" distB="0" distL="114300" distR="114300" simplePos="0" relativeHeight="251678729" behindDoc="0" locked="0" layoutInCell="1" allowOverlap="1" wp14:anchorId="77019358" wp14:editId="4A6A2A80">
            <wp:simplePos x="0" y="0"/>
            <wp:positionH relativeFrom="column">
              <wp:posOffset>-133905</wp:posOffset>
            </wp:positionH>
            <wp:positionV relativeFrom="paragraph">
              <wp:posOffset>2130835</wp:posOffset>
            </wp:positionV>
            <wp:extent cx="742844" cy="707880"/>
            <wp:effectExtent l="0" t="0" r="635" b="0"/>
            <wp:wrapNone/>
            <wp:docPr id="41" name="Picture 9" descr="Chart, histogram&#10;&#10;Description automatically generated">
              <a:extLst xmlns:a="http://schemas.openxmlformats.org/drawingml/2006/main">
                <a:ext uri="{FF2B5EF4-FFF2-40B4-BE49-F238E27FC236}">
                  <a16:creationId xmlns:a16="http://schemas.microsoft.com/office/drawing/2014/main" id="{C8D4A69D-0655-ABD6-46FF-028BC1B573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9" descr="Chart, histogram&#10;&#10;Description automatically generated">
                      <a:extLst>
                        <a:ext uri="{FF2B5EF4-FFF2-40B4-BE49-F238E27FC236}">
                          <a16:creationId xmlns:a16="http://schemas.microsoft.com/office/drawing/2014/main" id="{C8D4A69D-0655-ABD6-46FF-028BC1B57352}"/>
                        </a:ext>
                      </a:extLst>
                    </pic:cNvPr>
                    <pic:cNvPicPr>
                      <a:picLocks noChangeAspect="1"/>
                    </pic:cNvPicPr>
                  </pic:nvPicPr>
                  <pic:blipFill>
                    <a:blip r:embed="rId36"/>
                    <a:stretch>
                      <a:fillRect/>
                    </a:stretch>
                  </pic:blipFill>
                  <pic:spPr>
                    <a:xfrm>
                      <a:off x="0" y="0"/>
                      <a:ext cx="742844" cy="707880"/>
                    </a:xfrm>
                    <a:prstGeom prst="rect">
                      <a:avLst/>
                    </a:prstGeom>
                  </pic:spPr>
                </pic:pic>
              </a:graphicData>
            </a:graphic>
          </wp:anchor>
        </w:drawing>
      </w:r>
      <w:r w:rsidRPr="00D400B0">
        <w:rPr>
          <w:noProof/>
        </w:rPr>
        <w:drawing>
          <wp:anchor distT="0" distB="0" distL="114300" distR="114300" simplePos="0" relativeHeight="251695113" behindDoc="0" locked="0" layoutInCell="1" allowOverlap="1" wp14:anchorId="7BF657CF" wp14:editId="65ED488A">
            <wp:simplePos x="0" y="0"/>
            <wp:positionH relativeFrom="column">
              <wp:posOffset>0</wp:posOffset>
            </wp:positionH>
            <wp:positionV relativeFrom="paragraph">
              <wp:posOffset>2062480</wp:posOffset>
            </wp:positionV>
            <wp:extent cx="565785" cy="142875"/>
            <wp:effectExtent l="0" t="0" r="5715" b="9525"/>
            <wp:wrapNone/>
            <wp:docPr id="48" name="Picture 47">
              <a:extLst xmlns:a="http://schemas.openxmlformats.org/drawingml/2006/main">
                <a:ext uri="{FF2B5EF4-FFF2-40B4-BE49-F238E27FC236}">
                  <a16:creationId xmlns:a16="http://schemas.microsoft.com/office/drawing/2014/main" id="{CAB47FD6-D57B-7DFD-D46D-1F4306B921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a:extLst>
                        <a:ext uri="{FF2B5EF4-FFF2-40B4-BE49-F238E27FC236}">
                          <a16:creationId xmlns:a16="http://schemas.microsoft.com/office/drawing/2014/main" id="{CAB47FD6-D57B-7DFD-D46D-1F4306B92181}"/>
                        </a:ext>
                      </a:extLst>
                    </pic:cNvPr>
                    <pic:cNvPicPr>
                      <a:picLocks noChangeAspect="1"/>
                    </pic:cNvPicPr>
                  </pic:nvPicPr>
                  <pic:blipFill>
                    <a:blip r:embed="rId37"/>
                    <a:stretch>
                      <a:fillRect/>
                    </a:stretch>
                  </pic:blipFill>
                  <pic:spPr>
                    <a:xfrm>
                      <a:off x="0" y="0"/>
                      <a:ext cx="565785" cy="142875"/>
                    </a:xfrm>
                    <a:prstGeom prst="rect">
                      <a:avLst/>
                    </a:prstGeom>
                  </pic:spPr>
                </pic:pic>
              </a:graphicData>
            </a:graphic>
          </wp:anchor>
        </w:drawing>
      </w:r>
      <w:r w:rsidRPr="00D400B0">
        <w:rPr>
          <w:noProof/>
        </w:rPr>
        <w:drawing>
          <wp:anchor distT="0" distB="0" distL="114300" distR="114300" simplePos="0" relativeHeight="251696137" behindDoc="0" locked="0" layoutInCell="1" allowOverlap="1" wp14:anchorId="1B21E7C3" wp14:editId="5B04C061">
            <wp:simplePos x="0" y="0"/>
            <wp:positionH relativeFrom="column">
              <wp:posOffset>4688840</wp:posOffset>
            </wp:positionH>
            <wp:positionV relativeFrom="paragraph">
              <wp:posOffset>2185670</wp:posOffset>
            </wp:positionV>
            <wp:extent cx="975360" cy="762000"/>
            <wp:effectExtent l="0" t="0" r="0" b="0"/>
            <wp:wrapNone/>
            <wp:docPr id="50" name="Picture 49" descr="Chart, histogram&#10;&#10;Description automatically generated">
              <a:extLst xmlns:a="http://schemas.openxmlformats.org/drawingml/2006/main">
                <a:ext uri="{FF2B5EF4-FFF2-40B4-BE49-F238E27FC236}">
                  <a16:creationId xmlns:a16="http://schemas.microsoft.com/office/drawing/2014/main" id="{905B6D8E-A661-D8A7-6FF7-6FE0124537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Chart, histogram&#10;&#10;Description automatically generated">
                      <a:extLst>
                        <a:ext uri="{FF2B5EF4-FFF2-40B4-BE49-F238E27FC236}">
                          <a16:creationId xmlns:a16="http://schemas.microsoft.com/office/drawing/2014/main" id="{905B6D8E-A661-D8A7-6FF7-6FE0124537B7}"/>
                        </a:ext>
                      </a:extLst>
                    </pic:cNvPr>
                    <pic:cNvPicPr>
                      <a:picLocks noChangeAspect="1"/>
                    </pic:cNvPicPr>
                  </pic:nvPicPr>
                  <pic:blipFill>
                    <a:blip r:embed="rId38"/>
                    <a:stretch>
                      <a:fillRect/>
                    </a:stretch>
                  </pic:blipFill>
                  <pic:spPr>
                    <a:xfrm>
                      <a:off x="0" y="0"/>
                      <a:ext cx="975360" cy="762000"/>
                    </a:xfrm>
                    <a:prstGeom prst="rect">
                      <a:avLst/>
                    </a:prstGeom>
                  </pic:spPr>
                </pic:pic>
              </a:graphicData>
            </a:graphic>
          </wp:anchor>
        </w:drawing>
      </w:r>
      <w:r w:rsidRPr="00D400B0">
        <w:rPr>
          <w:noProof/>
        </w:rPr>
        <w:drawing>
          <wp:anchor distT="0" distB="0" distL="114300" distR="114300" simplePos="0" relativeHeight="251697161" behindDoc="0" locked="0" layoutInCell="1" allowOverlap="1" wp14:anchorId="612328FC" wp14:editId="605538CE">
            <wp:simplePos x="0" y="0"/>
            <wp:positionH relativeFrom="column">
              <wp:posOffset>5083810</wp:posOffset>
            </wp:positionH>
            <wp:positionV relativeFrom="paragraph">
              <wp:posOffset>2099310</wp:posOffset>
            </wp:positionV>
            <wp:extent cx="334645" cy="89535"/>
            <wp:effectExtent l="0" t="0" r="8255" b="5715"/>
            <wp:wrapNone/>
            <wp:docPr id="57" name="Picture 51">
              <a:extLst xmlns:a="http://schemas.openxmlformats.org/drawingml/2006/main">
                <a:ext uri="{FF2B5EF4-FFF2-40B4-BE49-F238E27FC236}">
                  <a16:creationId xmlns:a16="http://schemas.microsoft.com/office/drawing/2014/main" id="{39473B88-BD26-7000-FBE4-07A4910F34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1">
                      <a:extLst>
                        <a:ext uri="{FF2B5EF4-FFF2-40B4-BE49-F238E27FC236}">
                          <a16:creationId xmlns:a16="http://schemas.microsoft.com/office/drawing/2014/main" id="{39473B88-BD26-7000-FBE4-07A4910F3488}"/>
                        </a:ext>
                      </a:extLst>
                    </pic:cNvPr>
                    <pic:cNvPicPr>
                      <a:picLocks noChangeAspect="1"/>
                    </pic:cNvPicPr>
                  </pic:nvPicPr>
                  <pic:blipFill>
                    <a:blip r:embed="rId39"/>
                    <a:stretch>
                      <a:fillRect/>
                    </a:stretch>
                  </pic:blipFill>
                  <pic:spPr>
                    <a:xfrm>
                      <a:off x="0" y="0"/>
                      <a:ext cx="334645" cy="89535"/>
                    </a:xfrm>
                    <a:prstGeom prst="rect">
                      <a:avLst/>
                    </a:prstGeom>
                  </pic:spPr>
                </pic:pic>
              </a:graphicData>
            </a:graphic>
          </wp:anchor>
        </w:drawing>
      </w:r>
      <w:r w:rsidRPr="00D400B0">
        <w:rPr>
          <w:noProof/>
        </w:rPr>
        <w:drawing>
          <wp:anchor distT="0" distB="0" distL="114300" distR="114300" simplePos="0" relativeHeight="251698185" behindDoc="0" locked="0" layoutInCell="1" allowOverlap="1" wp14:anchorId="1167D335" wp14:editId="4071226F">
            <wp:simplePos x="0" y="0"/>
            <wp:positionH relativeFrom="column">
              <wp:posOffset>2002155</wp:posOffset>
            </wp:positionH>
            <wp:positionV relativeFrom="paragraph">
              <wp:posOffset>2108835</wp:posOffset>
            </wp:positionV>
            <wp:extent cx="982980" cy="794385"/>
            <wp:effectExtent l="0" t="0" r="7620" b="5715"/>
            <wp:wrapNone/>
            <wp:docPr id="54" name="Picture 53" descr="Chart, histogram&#10;&#10;Description automatically generated">
              <a:extLst xmlns:a="http://schemas.openxmlformats.org/drawingml/2006/main">
                <a:ext uri="{FF2B5EF4-FFF2-40B4-BE49-F238E27FC236}">
                  <a16:creationId xmlns:a16="http://schemas.microsoft.com/office/drawing/2014/main" id="{CD1340E5-65F7-1E9C-19E1-A435C61C1C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Chart, histogram&#10;&#10;Description automatically generated">
                      <a:extLst>
                        <a:ext uri="{FF2B5EF4-FFF2-40B4-BE49-F238E27FC236}">
                          <a16:creationId xmlns:a16="http://schemas.microsoft.com/office/drawing/2014/main" id="{CD1340E5-65F7-1E9C-19E1-A435C61C1C24}"/>
                        </a:ext>
                      </a:extLst>
                    </pic:cNvPr>
                    <pic:cNvPicPr>
                      <a:picLocks noChangeAspect="1"/>
                    </pic:cNvPicPr>
                  </pic:nvPicPr>
                  <pic:blipFill>
                    <a:blip r:embed="rId40"/>
                    <a:stretch>
                      <a:fillRect/>
                    </a:stretch>
                  </pic:blipFill>
                  <pic:spPr>
                    <a:xfrm>
                      <a:off x="0" y="0"/>
                      <a:ext cx="982980" cy="794385"/>
                    </a:xfrm>
                    <a:prstGeom prst="rect">
                      <a:avLst/>
                    </a:prstGeom>
                  </pic:spPr>
                </pic:pic>
              </a:graphicData>
            </a:graphic>
          </wp:anchor>
        </w:drawing>
      </w:r>
      <w:r w:rsidRPr="00D400B0">
        <w:rPr>
          <w:noProof/>
        </w:rPr>
        <w:drawing>
          <wp:anchor distT="0" distB="0" distL="114300" distR="114300" simplePos="0" relativeHeight="251699209" behindDoc="0" locked="0" layoutInCell="1" allowOverlap="1" wp14:anchorId="4309770D" wp14:editId="4F42CFDE">
            <wp:simplePos x="0" y="0"/>
            <wp:positionH relativeFrom="column">
              <wp:posOffset>1968500</wp:posOffset>
            </wp:positionH>
            <wp:positionV relativeFrom="paragraph">
              <wp:posOffset>2059305</wp:posOffset>
            </wp:positionV>
            <wp:extent cx="1202690" cy="151130"/>
            <wp:effectExtent l="0" t="0" r="0" b="1270"/>
            <wp:wrapNone/>
            <wp:docPr id="56" name="Picture 55">
              <a:extLst xmlns:a="http://schemas.openxmlformats.org/drawingml/2006/main">
                <a:ext uri="{FF2B5EF4-FFF2-40B4-BE49-F238E27FC236}">
                  <a16:creationId xmlns:a16="http://schemas.microsoft.com/office/drawing/2014/main" id="{D8C7E9FE-8001-9745-C637-F846F15F59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5">
                      <a:extLst>
                        <a:ext uri="{FF2B5EF4-FFF2-40B4-BE49-F238E27FC236}">
                          <a16:creationId xmlns:a16="http://schemas.microsoft.com/office/drawing/2014/main" id="{D8C7E9FE-8001-9745-C637-F846F15F5909}"/>
                        </a:ext>
                      </a:extLst>
                    </pic:cNvPr>
                    <pic:cNvPicPr>
                      <a:picLocks noChangeAspect="1"/>
                    </pic:cNvPicPr>
                  </pic:nvPicPr>
                  <pic:blipFill>
                    <a:blip r:embed="rId41"/>
                    <a:stretch>
                      <a:fillRect/>
                    </a:stretch>
                  </pic:blipFill>
                  <pic:spPr>
                    <a:xfrm>
                      <a:off x="0" y="0"/>
                      <a:ext cx="1202690" cy="151130"/>
                    </a:xfrm>
                    <a:prstGeom prst="rect">
                      <a:avLst/>
                    </a:prstGeom>
                  </pic:spPr>
                </pic:pic>
              </a:graphicData>
            </a:graphic>
          </wp:anchor>
        </w:drawing>
      </w:r>
      <w:r w:rsidRPr="00D400B0">
        <w:rPr>
          <w:noProof/>
        </w:rPr>
        <w:drawing>
          <wp:anchor distT="0" distB="0" distL="114300" distR="114300" simplePos="0" relativeHeight="251700233" behindDoc="0" locked="0" layoutInCell="1" allowOverlap="1" wp14:anchorId="08CC3FBB" wp14:editId="512D65CB">
            <wp:simplePos x="0" y="0"/>
            <wp:positionH relativeFrom="column">
              <wp:posOffset>3220085</wp:posOffset>
            </wp:positionH>
            <wp:positionV relativeFrom="paragraph">
              <wp:posOffset>2093595</wp:posOffset>
            </wp:positionV>
            <wp:extent cx="963295" cy="786765"/>
            <wp:effectExtent l="0" t="0" r="8255" b="0"/>
            <wp:wrapNone/>
            <wp:docPr id="58" name="Picture 57" descr="Chart, histogram&#10;&#10;Description automatically generated">
              <a:extLst xmlns:a="http://schemas.openxmlformats.org/drawingml/2006/main">
                <a:ext uri="{FF2B5EF4-FFF2-40B4-BE49-F238E27FC236}">
                  <a16:creationId xmlns:a16="http://schemas.microsoft.com/office/drawing/2014/main" id="{496D9F37-0991-93A2-0081-41A4CD88A8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7" descr="Chart, histogram&#10;&#10;Description automatically generated">
                      <a:extLst>
                        <a:ext uri="{FF2B5EF4-FFF2-40B4-BE49-F238E27FC236}">
                          <a16:creationId xmlns:a16="http://schemas.microsoft.com/office/drawing/2014/main" id="{496D9F37-0991-93A2-0081-41A4CD88A80D}"/>
                        </a:ext>
                      </a:extLst>
                    </pic:cNvPr>
                    <pic:cNvPicPr>
                      <a:picLocks noChangeAspect="1"/>
                    </pic:cNvPicPr>
                  </pic:nvPicPr>
                  <pic:blipFill>
                    <a:blip r:embed="rId42"/>
                    <a:stretch>
                      <a:fillRect/>
                    </a:stretch>
                  </pic:blipFill>
                  <pic:spPr>
                    <a:xfrm>
                      <a:off x="0" y="0"/>
                      <a:ext cx="963295" cy="786765"/>
                    </a:xfrm>
                    <a:prstGeom prst="rect">
                      <a:avLst/>
                    </a:prstGeom>
                  </pic:spPr>
                </pic:pic>
              </a:graphicData>
            </a:graphic>
          </wp:anchor>
        </w:drawing>
      </w:r>
      <w:r w:rsidRPr="00D400B0">
        <w:rPr>
          <w:noProof/>
        </w:rPr>
        <w:drawing>
          <wp:anchor distT="0" distB="0" distL="114300" distR="114300" simplePos="0" relativeHeight="251701257" behindDoc="0" locked="0" layoutInCell="1" allowOverlap="1" wp14:anchorId="39972A4C" wp14:editId="55A6F709">
            <wp:simplePos x="0" y="0"/>
            <wp:positionH relativeFrom="column">
              <wp:posOffset>3169920</wp:posOffset>
            </wp:positionH>
            <wp:positionV relativeFrom="paragraph">
              <wp:posOffset>2059305</wp:posOffset>
            </wp:positionV>
            <wp:extent cx="1798955" cy="148590"/>
            <wp:effectExtent l="0" t="0" r="0" b="3810"/>
            <wp:wrapNone/>
            <wp:docPr id="60" name="Picture 59">
              <a:extLst xmlns:a="http://schemas.openxmlformats.org/drawingml/2006/main">
                <a:ext uri="{FF2B5EF4-FFF2-40B4-BE49-F238E27FC236}">
                  <a16:creationId xmlns:a16="http://schemas.microsoft.com/office/drawing/2014/main" id="{4491B1FD-3DCC-5C14-FF48-546F385809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4491B1FD-3DCC-5C14-FF48-546F38580971}"/>
                        </a:ext>
                      </a:extLst>
                    </pic:cNvPr>
                    <pic:cNvPicPr>
                      <a:picLocks noChangeAspect="1"/>
                    </pic:cNvPicPr>
                  </pic:nvPicPr>
                  <pic:blipFill>
                    <a:blip r:embed="rId43"/>
                    <a:stretch>
                      <a:fillRect/>
                    </a:stretch>
                  </pic:blipFill>
                  <pic:spPr>
                    <a:xfrm>
                      <a:off x="0" y="0"/>
                      <a:ext cx="1798955" cy="148590"/>
                    </a:xfrm>
                    <a:prstGeom prst="rect">
                      <a:avLst/>
                    </a:prstGeom>
                  </pic:spPr>
                </pic:pic>
              </a:graphicData>
            </a:graphic>
          </wp:anchor>
        </w:drawing>
      </w:r>
      <w:r w:rsidRPr="00D400B0">
        <w:rPr>
          <w:noProof/>
        </w:rPr>
        <w:drawing>
          <wp:anchor distT="0" distB="0" distL="114300" distR="114300" simplePos="0" relativeHeight="251702281" behindDoc="0" locked="0" layoutInCell="1" allowOverlap="1" wp14:anchorId="343BE9FC" wp14:editId="015FE964">
            <wp:simplePos x="0" y="0"/>
            <wp:positionH relativeFrom="column">
              <wp:posOffset>796925</wp:posOffset>
            </wp:positionH>
            <wp:positionV relativeFrom="paragraph">
              <wp:posOffset>2119630</wp:posOffset>
            </wp:positionV>
            <wp:extent cx="971550" cy="729615"/>
            <wp:effectExtent l="0" t="0" r="0" b="0"/>
            <wp:wrapNone/>
            <wp:docPr id="62" name="Picture 61" descr="Chart, bar chart, histogram&#10;&#10;Description automatically generated">
              <a:extLst xmlns:a="http://schemas.openxmlformats.org/drawingml/2006/main">
                <a:ext uri="{FF2B5EF4-FFF2-40B4-BE49-F238E27FC236}">
                  <a16:creationId xmlns:a16="http://schemas.microsoft.com/office/drawing/2014/main" id="{0B862C0E-981B-631C-353A-81F30187AE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1" descr="Chart, bar chart, histogram&#10;&#10;Description automatically generated">
                      <a:extLst>
                        <a:ext uri="{FF2B5EF4-FFF2-40B4-BE49-F238E27FC236}">
                          <a16:creationId xmlns:a16="http://schemas.microsoft.com/office/drawing/2014/main" id="{0B862C0E-981B-631C-353A-81F30187AEE8}"/>
                        </a:ext>
                      </a:extLst>
                    </pic:cNvPr>
                    <pic:cNvPicPr>
                      <a:picLocks noChangeAspect="1"/>
                    </pic:cNvPicPr>
                  </pic:nvPicPr>
                  <pic:blipFill>
                    <a:blip r:embed="rId44"/>
                    <a:stretch>
                      <a:fillRect/>
                    </a:stretch>
                  </pic:blipFill>
                  <pic:spPr>
                    <a:xfrm>
                      <a:off x="0" y="0"/>
                      <a:ext cx="971550" cy="729615"/>
                    </a:xfrm>
                    <a:prstGeom prst="rect">
                      <a:avLst/>
                    </a:prstGeom>
                  </pic:spPr>
                </pic:pic>
              </a:graphicData>
            </a:graphic>
          </wp:anchor>
        </w:drawing>
      </w:r>
      <w:r w:rsidRPr="00D400B0">
        <w:rPr>
          <w:noProof/>
        </w:rPr>
        <w:drawing>
          <wp:anchor distT="0" distB="0" distL="114300" distR="114300" simplePos="0" relativeHeight="251703305" behindDoc="0" locked="0" layoutInCell="1" allowOverlap="1" wp14:anchorId="12A83AFD" wp14:editId="578961FD">
            <wp:simplePos x="0" y="0"/>
            <wp:positionH relativeFrom="column">
              <wp:posOffset>976630</wp:posOffset>
            </wp:positionH>
            <wp:positionV relativeFrom="paragraph">
              <wp:posOffset>2076169</wp:posOffset>
            </wp:positionV>
            <wp:extent cx="861845" cy="129740"/>
            <wp:effectExtent l="0" t="0" r="0" b="3810"/>
            <wp:wrapNone/>
            <wp:docPr id="64" name="Picture 63">
              <a:extLst xmlns:a="http://schemas.openxmlformats.org/drawingml/2006/main">
                <a:ext uri="{FF2B5EF4-FFF2-40B4-BE49-F238E27FC236}">
                  <a16:creationId xmlns:a16="http://schemas.microsoft.com/office/drawing/2014/main" id="{E920A56F-9B0F-4727-AE5A-1D6966C908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3">
                      <a:extLst>
                        <a:ext uri="{FF2B5EF4-FFF2-40B4-BE49-F238E27FC236}">
                          <a16:creationId xmlns:a16="http://schemas.microsoft.com/office/drawing/2014/main" id="{E920A56F-9B0F-4727-AE5A-1D6966C90881}"/>
                        </a:ext>
                      </a:extLst>
                    </pic:cNvPr>
                    <pic:cNvPicPr>
                      <a:picLocks noChangeAspect="1"/>
                    </pic:cNvPicPr>
                  </pic:nvPicPr>
                  <pic:blipFill>
                    <a:blip r:embed="rId45"/>
                    <a:stretch>
                      <a:fillRect/>
                    </a:stretch>
                  </pic:blipFill>
                  <pic:spPr>
                    <a:xfrm>
                      <a:off x="0" y="0"/>
                      <a:ext cx="861845" cy="129740"/>
                    </a:xfrm>
                    <a:prstGeom prst="rect">
                      <a:avLst/>
                    </a:prstGeom>
                  </pic:spPr>
                </pic:pic>
              </a:graphicData>
            </a:graphic>
          </wp:anchor>
        </w:drawing>
      </w:r>
      <w:r w:rsidR="00021C74">
        <w:pict w14:anchorId="6C57A2C6">
          <v:shape id="Picture 51" o:spid="_x0000_i1026" type="#_x0000_t75" style="width:26.45pt;height:7.3pt;visibility:visible;mso-wrap-style:square">
            <v:imagedata r:id="rId46" o:title=""/>
          </v:shape>
        </w:pict>
      </w:r>
      <w:r w:rsidRPr="00D400B0">
        <w:rPr>
          <w:noProof/>
        </w:rPr>
        <w:t xml:space="preserve"> </w:t>
      </w:r>
      <w:r w:rsidR="00921D9E" w:rsidRPr="00921D9E">
        <w:rPr>
          <w:noProof/>
        </w:rPr>
        <w:drawing>
          <wp:anchor distT="0" distB="0" distL="114300" distR="114300" simplePos="0" relativeHeight="251676681" behindDoc="0" locked="0" layoutInCell="1" allowOverlap="1" wp14:anchorId="7AC53D78" wp14:editId="1D80B6C0">
            <wp:simplePos x="0" y="0"/>
            <wp:positionH relativeFrom="column">
              <wp:posOffset>0</wp:posOffset>
            </wp:positionH>
            <wp:positionV relativeFrom="paragraph">
              <wp:posOffset>35560</wp:posOffset>
            </wp:positionV>
            <wp:extent cx="789511" cy="777556"/>
            <wp:effectExtent l="0" t="0" r="0" b="3810"/>
            <wp:wrapNone/>
            <wp:docPr id="37" name="Content Placeholder 5" descr="Chart, histogram&#10;&#10;Description automatically generated">
              <a:extLst xmlns:a="http://schemas.openxmlformats.org/drawingml/2006/main">
                <a:ext uri="{FF2B5EF4-FFF2-40B4-BE49-F238E27FC236}">
                  <a16:creationId xmlns:a16="http://schemas.microsoft.com/office/drawing/2014/main" id="{27B95B0D-CFFE-3553-EC55-7B72718499A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7" name="Content Placeholder 5" descr="Chart, histogram&#10;&#10;Description automatically generated">
                      <a:extLst>
                        <a:ext uri="{FF2B5EF4-FFF2-40B4-BE49-F238E27FC236}">
                          <a16:creationId xmlns:a16="http://schemas.microsoft.com/office/drawing/2014/main" id="{27B95B0D-CFFE-3553-EC55-7B72718499A9}"/>
                        </a:ext>
                      </a:extLst>
                    </pic:cNvPr>
                    <pic:cNvPicPr>
                      <a:picLocks noGrp="1" noChangeAspect="1"/>
                    </pic:cNvPicPr>
                  </pic:nvPicPr>
                  <pic:blipFill>
                    <a:blip r:embed="rId47"/>
                    <a:stretch>
                      <a:fillRect/>
                    </a:stretch>
                  </pic:blipFill>
                  <pic:spPr>
                    <a:xfrm>
                      <a:off x="0" y="0"/>
                      <a:ext cx="789511" cy="777556"/>
                    </a:xfrm>
                    <a:prstGeom prst="rect">
                      <a:avLst/>
                    </a:prstGeom>
                  </pic:spPr>
                </pic:pic>
              </a:graphicData>
            </a:graphic>
          </wp:anchor>
        </w:drawing>
      </w:r>
      <w:r w:rsidR="00921D9E" w:rsidRPr="00921D9E">
        <w:rPr>
          <w:noProof/>
        </w:rPr>
        <w:drawing>
          <wp:anchor distT="0" distB="0" distL="114300" distR="114300" simplePos="0" relativeHeight="251677705" behindDoc="0" locked="0" layoutInCell="1" allowOverlap="1" wp14:anchorId="1297AED3" wp14:editId="5E6E0E2A">
            <wp:simplePos x="0" y="0"/>
            <wp:positionH relativeFrom="column">
              <wp:posOffset>97790</wp:posOffset>
            </wp:positionH>
            <wp:positionV relativeFrom="paragraph">
              <wp:posOffset>39370</wp:posOffset>
            </wp:positionV>
            <wp:extent cx="565785" cy="150823"/>
            <wp:effectExtent l="0" t="0" r="5715" b="1905"/>
            <wp:wrapNone/>
            <wp:docPr id="39" name="Picture 7">
              <a:extLst xmlns:a="http://schemas.openxmlformats.org/drawingml/2006/main">
                <a:ext uri="{FF2B5EF4-FFF2-40B4-BE49-F238E27FC236}">
                  <a16:creationId xmlns:a16="http://schemas.microsoft.com/office/drawing/2014/main" id="{9BD90B07-CC4F-069A-7951-3D721DAA90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
                      <a:extLst>
                        <a:ext uri="{FF2B5EF4-FFF2-40B4-BE49-F238E27FC236}">
                          <a16:creationId xmlns:a16="http://schemas.microsoft.com/office/drawing/2014/main" id="{9BD90B07-CC4F-069A-7951-3D721DAA907D}"/>
                        </a:ext>
                      </a:extLst>
                    </pic:cNvPr>
                    <pic:cNvPicPr>
                      <a:picLocks noChangeAspect="1"/>
                    </pic:cNvPicPr>
                  </pic:nvPicPr>
                  <pic:blipFill>
                    <a:blip r:embed="rId48"/>
                    <a:stretch>
                      <a:fillRect/>
                    </a:stretch>
                  </pic:blipFill>
                  <pic:spPr>
                    <a:xfrm>
                      <a:off x="0" y="0"/>
                      <a:ext cx="565785" cy="150823"/>
                    </a:xfrm>
                    <a:prstGeom prst="rect">
                      <a:avLst/>
                    </a:prstGeom>
                  </pic:spPr>
                </pic:pic>
              </a:graphicData>
            </a:graphic>
            <wp14:sizeRelV relativeFrom="margin">
              <wp14:pctHeight>0</wp14:pctHeight>
            </wp14:sizeRelV>
          </wp:anchor>
        </w:drawing>
      </w:r>
      <w:r w:rsidR="00921D9E" w:rsidRPr="00921D9E">
        <w:rPr>
          <w:noProof/>
        </w:rPr>
        <w:drawing>
          <wp:anchor distT="0" distB="0" distL="114300" distR="114300" simplePos="0" relativeHeight="251679753" behindDoc="0" locked="0" layoutInCell="1" allowOverlap="1" wp14:anchorId="1C499271" wp14:editId="7FDE1B8F">
            <wp:simplePos x="0" y="0"/>
            <wp:positionH relativeFrom="column">
              <wp:posOffset>2016125</wp:posOffset>
            </wp:positionH>
            <wp:positionV relativeFrom="paragraph">
              <wp:posOffset>68580</wp:posOffset>
            </wp:positionV>
            <wp:extent cx="823056" cy="707880"/>
            <wp:effectExtent l="0" t="0" r="0" b="0"/>
            <wp:wrapNone/>
            <wp:docPr id="43" name="Picture 13" descr="Chart, histogram&#10;&#10;Description automatically generated">
              <a:extLst xmlns:a="http://schemas.openxmlformats.org/drawingml/2006/main">
                <a:ext uri="{FF2B5EF4-FFF2-40B4-BE49-F238E27FC236}">
                  <a16:creationId xmlns:a16="http://schemas.microsoft.com/office/drawing/2014/main" id="{257BB14D-B61F-4305-E274-4BDFF90FFE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3" descr="Chart, histogram&#10;&#10;Description automatically generated">
                      <a:extLst>
                        <a:ext uri="{FF2B5EF4-FFF2-40B4-BE49-F238E27FC236}">
                          <a16:creationId xmlns:a16="http://schemas.microsoft.com/office/drawing/2014/main" id="{257BB14D-B61F-4305-E274-4BDFF90FFE6C}"/>
                        </a:ext>
                      </a:extLst>
                    </pic:cNvPr>
                    <pic:cNvPicPr>
                      <a:picLocks noChangeAspect="1"/>
                    </pic:cNvPicPr>
                  </pic:nvPicPr>
                  <pic:blipFill>
                    <a:blip r:embed="rId49"/>
                    <a:stretch>
                      <a:fillRect/>
                    </a:stretch>
                  </pic:blipFill>
                  <pic:spPr>
                    <a:xfrm>
                      <a:off x="0" y="0"/>
                      <a:ext cx="823056" cy="707880"/>
                    </a:xfrm>
                    <a:prstGeom prst="rect">
                      <a:avLst/>
                    </a:prstGeom>
                  </pic:spPr>
                </pic:pic>
              </a:graphicData>
            </a:graphic>
          </wp:anchor>
        </w:drawing>
      </w:r>
      <w:r w:rsidR="00921D9E" w:rsidRPr="00921D9E">
        <w:rPr>
          <w:noProof/>
        </w:rPr>
        <w:drawing>
          <wp:anchor distT="0" distB="0" distL="114300" distR="114300" simplePos="0" relativeHeight="251680777" behindDoc="0" locked="0" layoutInCell="1" allowOverlap="1" wp14:anchorId="52B1C3DB" wp14:editId="06D43F7A">
            <wp:simplePos x="0" y="0"/>
            <wp:positionH relativeFrom="column">
              <wp:posOffset>1990090</wp:posOffset>
            </wp:positionH>
            <wp:positionV relativeFrom="paragraph">
              <wp:posOffset>61595</wp:posOffset>
            </wp:positionV>
            <wp:extent cx="651078" cy="146161"/>
            <wp:effectExtent l="0" t="0" r="0" b="6350"/>
            <wp:wrapNone/>
            <wp:docPr id="45" name="Picture 15">
              <a:extLst xmlns:a="http://schemas.openxmlformats.org/drawingml/2006/main">
                <a:ext uri="{FF2B5EF4-FFF2-40B4-BE49-F238E27FC236}">
                  <a16:creationId xmlns:a16="http://schemas.microsoft.com/office/drawing/2014/main" id="{0A1CBE45-B439-3413-E3D4-AB42875D8C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5">
                      <a:extLst>
                        <a:ext uri="{FF2B5EF4-FFF2-40B4-BE49-F238E27FC236}">
                          <a16:creationId xmlns:a16="http://schemas.microsoft.com/office/drawing/2014/main" id="{0A1CBE45-B439-3413-E3D4-AB42875D8C58}"/>
                        </a:ext>
                      </a:extLst>
                    </pic:cNvPr>
                    <pic:cNvPicPr>
                      <a:picLocks noChangeAspect="1"/>
                    </pic:cNvPicPr>
                  </pic:nvPicPr>
                  <pic:blipFill>
                    <a:blip r:embed="rId50"/>
                    <a:stretch>
                      <a:fillRect/>
                    </a:stretch>
                  </pic:blipFill>
                  <pic:spPr>
                    <a:xfrm>
                      <a:off x="0" y="0"/>
                      <a:ext cx="651078" cy="146161"/>
                    </a:xfrm>
                    <a:prstGeom prst="rect">
                      <a:avLst/>
                    </a:prstGeom>
                  </pic:spPr>
                </pic:pic>
              </a:graphicData>
            </a:graphic>
          </wp:anchor>
        </w:drawing>
      </w:r>
      <w:r w:rsidR="00921D9E" w:rsidRPr="00921D9E">
        <w:rPr>
          <w:noProof/>
        </w:rPr>
        <w:drawing>
          <wp:anchor distT="0" distB="0" distL="114300" distR="114300" simplePos="0" relativeHeight="251681801" behindDoc="0" locked="0" layoutInCell="1" allowOverlap="1" wp14:anchorId="6BC35C06" wp14:editId="1793EEFC">
            <wp:simplePos x="0" y="0"/>
            <wp:positionH relativeFrom="column">
              <wp:posOffset>3175000</wp:posOffset>
            </wp:positionH>
            <wp:positionV relativeFrom="paragraph">
              <wp:posOffset>71120</wp:posOffset>
            </wp:positionV>
            <wp:extent cx="823056" cy="703590"/>
            <wp:effectExtent l="0" t="0" r="0" b="1270"/>
            <wp:wrapNone/>
            <wp:docPr id="47" name="Picture 17">
              <a:extLst xmlns:a="http://schemas.openxmlformats.org/drawingml/2006/main">
                <a:ext uri="{FF2B5EF4-FFF2-40B4-BE49-F238E27FC236}">
                  <a16:creationId xmlns:a16="http://schemas.microsoft.com/office/drawing/2014/main" id="{E56717FF-497A-F88E-D300-0C6199E93F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7">
                      <a:extLst>
                        <a:ext uri="{FF2B5EF4-FFF2-40B4-BE49-F238E27FC236}">
                          <a16:creationId xmlns:a16="http://schemas.microsoft.com/office/drawing/2014/main" id="{E56717FF-497A-F88E-D300-0C6199E93F59}"/>
                        </a:ext>
                      </a:extLst>
                    </pic:cNvPr>
                    <pic:cNvPicPr>
                      <a:picLocks noChangeAspect="1"/>
                    </pic:cNvPicPr>
                  </pic:nvPicPr>
                  <pic:blipFill>
                    <a:blip r:embed="rId51"/>
                    <a:stretch>
                      <a:fillRect/>
                    </a:stretch>
                  </pic:blipFill>
                  <pic:spPr>
                    <a:xfrm>
                      <a:off x="0" y="0"/>
                      <a:ext cx="823056" cy="703590"/>
                    </a:xfrm>
                    <a:prstGeom prst="rect">
                      <a:avLst/>
                    </a:prstGeom>
                  </pic:spPr>
                </pic:pic>
              </a:graphicData>
            </a:graphic>
          </wp:anchor>
        </w:drawing>
      </w:r>
      <w:r w:rsidR="00921D9E" w:rsidRPr="00921D9E">
        <w:rPr>
          <w:noProof/>
        </w:rPr>
        <w:drawing>
          <wp:anchor distT="0" distB="0" distL="114300" distR="114300" simplePos="0" relativeHeight="251682825" behindDoc="0" locked="0" layoutInCell="1" allowOverlap="1" wp14:anchorId="77904E51" wp14:editId="2143EDD9">
            <wp:simplePos x="0" y="0"/>
            <wp:positionH relativeFrom="column">
              <wp:posOffset>4117975</wp:posOffset>
            </wp:positionH>
            <wp:positionV relativeFrom="paragraph">
              <wp:posOffset>-635</wp:posOffset>
            </wp:positionV>
            <wp:extent cx="823056" cy="830449"/>
            <wp:effectExtent l="0" t="0" r="0" b="8255"/>
            <wp:wrapNone/>
            <wp:docPr id="49" name="Picture 21" descr="Chart, histogram&#10;&#10;Description automatically generated">
              <a:extLst xmlns:a="http://schemas.openxmlformats.org/drawingml/2006/main">
                <a:ext uri="{FF2B5EF4-FFF2-40B4-BE49-F238E27FC236}">
                  <a16:creationId xmlns:a16="http://schemas.microsoft.com/office/drawing/2014/main" id="{C6EADD33-AE07-31B8-5C0E-CCC24F96C3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21" descr="Chart, histogram&#10;&#10;Description automatically generated">
                      <a:extLst>
                        <a:ext uri="{FF2B5EF4-FFF2-40B4-BE49-F238E27FC236}">
                          <a16:creationId xmlns:a16="http://schemas.microsoft.com/office/drawing/2014/main" id="{C6EADD33-AE07-31B8-5C0E-CCC24F96C349}"/>
                        </a:ext>
                      </a:extLst>
                    </pic:cNvPr>
                    <pic:cNvPicPr>
                      <a:picLocks noChangeAspect="1"/>
                    </pic:cNvPicPr>
                  </pic:nvPicPr>
                  <pic:blipFill>
                    <a:blip r:embed="rId52"/>
                    <a:stretch>
                      <a:fillRect/>
                    </a:stretch>
                  </pic:blipFill>
                  <pic:spPr>
                    <a:xfrm>
                      <a:off x="0" y="0"/>
                      <a:ext cx="823056" cy="830449"/>
                    </a:xfrm>
                    <a:prstGeom prst="rect">
                      <a:avLst/>
                    </a:prstGeom>
                  </pic:spPr>
                </pic:pic>
              </a:graphicData>
            </a:graphic>
          </wp:anchor>
        </w:drawing>
      </w:r>
      <w:r w:rsidR="00921D9E" w:rsidRPr="00921D9E">
        <w:rPr>
          <w:noProof/>
        </w:rPr>
        <w:drawing>
          <wp:anchor distT="0" distB="0" distL="114300" distR="114300" simplePos="0" relativeHeight="251683849" behindDoc="0" locked="0" layoutInCell="1" allowOverlap="1" wp14:anchorId="4AEE80B7" wp14:editId="46086F6E">
            <wp:simplePos x="0" y="0"/>
            <wp:positionH relativeFrom="column">
              <wp:posOffset>3963670</wp:posOffset>
            </wp:positionH>
            <wp:positionV relativeFrom="paragraph">
              <wp:posOffset>70485</wp:posOffset>
            </wp:positionV>
            <wp:extent cx="984995" cy="188833"/>
            <wp:effectExtent l="0" t="0" r="5715" b="1905"/>
            <wp:wrapNone/>
            <wp:docPr id="51" name="Picture 23">
              <a:extLst xmlns:a="http://schemas.openxmlformats.org/drawingml/2006/main">
                <a:ext uri="{FF2B5EF4-FFF2-40B4-BE49-F238E27FC236}">
                  <a16:creationId xmlns:a16="http://schemas.microsoft.com/office/drawing/2014/main" id="{25F6A7C8-B638-C8AB-7A94-E78FF3403B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23">
                      <a:extLst>
                        <a:ext uri="{FF2B5EF4-FFF2-40B4-BE49-F238E27FC236}">
                          <a16:creationId xmlns:a16="http://schemas.microsoft.com/office/drawing/2014/main" id="{25F6A7C8-B638-C8AB-7A94-E78FF3403B03}"/>
                        </a:ext>
                      </a:extLst>
                    </pic:cNvPr>
                    <pic:cNvPicPr>
                      <a:picLocks noChangeAspect="1"/>
                    </pic:cNvPicPr>
                  </pic:nvPicPr>
                  <pic:blipFill>
                    <a:blip r:embed="rId53"/>
                    <a:stretch>
                      <a:fillRect/>
                    </a:stretch>
                  </pic:blipFill>
                  <pic:spPr>
                    <a:xfrm>
                      <a:off x="0" y="0"/>
                      <a:ext cx="984995" cy="188833"/>
                    </a:xfrm>
                    <a:prstGeom prst="rect">
                      <a:avLst/>
                    </a:prstGeom>
                  </pic:spPr>
                </pic:pic>
              </a:graphicData>
            </a:graphic>
          </wp:anchor>
        </w:drawing>
      </w:r>
      <w:r w:rsidR="00921D9E" w:rsidRPr="00921D9E">
        <w:rPr>
          <w:noProof/>
        </w:rPr>
        <w:drawing>
          <wp:anchor distT="0" distB="0" distL="114300" distR="114300" simplePos="0" relativeHeight="251684873" behindDoc="0" locked="0" layoutInCell="1" allowOverlap="1" wp14:anchorId="5C2911BD" wp14:editId="4CA7A162">
            <wp:simplePos x="0" y="0"/>
            <wp:positionH relativeFrom="column">
              <wp:posOffset>20320</wp:posOffset>
            </wp:positionH>
            <wp:positionV relativeFrom="paragraph">
              <wp:posOffset>909320</wp:posOffset>
            </wp:positionV>
            <wp:extent cx="1033922" cy="830343"/>
            <wp:effectExtent l="0" t="0" r="0" b="8255"/>
            <wp:wrapNone/>
            <wp:docPr id="52" name="Picture 25" descr="Chart, histogram&#10;&#10;Description automatically generated">
              <a:extLst xmlns:a="http://schemas.openxmlformats.org/drawingml/2006/main">
                <a:ext uri="{FF2B5EF4-FFF2-40B4-BE49-F238E27FC236}">
                  <a16:creationId xmlns:a16="http://schemas.microsoft.com/office/drawing/2014/main" id="{DA285EFC-DBB8-BB95-FACA-6FDF1689D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25" descr="Chart, histogram&#10;&#10;Description automatically generated">
                      <a:extLst>
                        <a:ext uri="{FF2B5EF4-FFF2-40B4-BE49-F238E27FC236}">
                          <a16:creationId xmlns:a16="http://schemas.microsoft.com/office/drawing/2014/main" id="{DA285EFC-DBB8-BB95-FACA-6FDF1689D45D}"/>
                        </a:ext>
                      </a:extLst>
                    </pic:cNvPr>
                    <pic:cNvPicPr>
                      <a:picLocks noChangeAspect="1"/>
                    </pic:cNvPicPr>
                  </pic:nvPicPr>
                  <pic:blipFill>
                    <a:blip r:embed="rId54"/>
                    <a:stretch>
                      <a:fillRect/>
                    </a:stretch>
                  </pic:blipFill>
                  <pic:spPr>
                    <a:xfrm>
                      <a:off x="0" y="0"/>
                      <a:ext cx="1033922" cy="830343"/>
                    </a:xfrm>
                    <a:prstGeom prst="rect">
                      <a:avLst/>
                    </a:prstGeom>
                  </pic:spPr>
                </pic:pic>
              </a:graphicData>
            </a:graphic>
          </wp:anchor>
        </w:drawing>
      </w:r>
      <w:r w:rsidR="00921D9E" w:rsidRPr="00921D9E">
        <w:rPr>
          <w:noProof/>
        </w:rPr>
        <w:drawing>
          <wp:anchor distT="0" distB="0" distL="114300" distR="114300" simplePos="0" relativeHeight="251685897" behindDoc="0" locked="0" layoutInCell="1" allowOverlap="1" wp14:anchorId="719F1E39" wp14:editId="55E6FEF2">
            <wp:simplePos x="0" y="0"/>
            <wp:positionH relativeFrom="column">
              <wp:posOffset>103505</wp:posOffset>
            </wp:positionH>
            <wp:positionV relativeFrom="paragraph">
              <wp:posOffset>862330</wp:posOffset>
            </wp:positionV>
            <wp:extent cx="677647" cy="166046"/>
            <wp:effectExtent l="0" t="0" r="8255" b="5715"/>
            <wp:wrapNone/>
            <wp:docPr id="28" name="Picture 27">
              <a:extLst xmlns:a="http://schemas.openxmlformats.org/drawingml/2006/main">
                <a:ext uri="{FF2B5EF4-FFF2-40B4-BE49-F238E27FC236}">
                  <a16:creationId xmlns:a16="http://schemas.microsoft.com/office/drawing/2014/main" id="{B5EE81E8-AC9B-25AD-C2DE-B5E4434282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B5EE81E8-AC9B-25AD-C2DE-B5E4434282B4}"/>
                        </a:ext>
                      </a:extLst>
                    </pic:cNvPr>
                    <pic:cNvPicPr>
                      <a:picLocks noChangeAspect="1"/>
                    </pic:cNvPicPr>
                  </pic:nvPicPr>
                  <pic:blipFill>
                    <a:blip r:embed="rId55"/>
                    <a:stretch>
                      <a:fillRect/>
                    </a:stretch>
                  </pic:blipFill>
                  <pic:spPr>
                    <a:xfrm>
                      <a:off x="0" y="0"/>
                      <a:ext cx="677647" cy="166046"/>
                    </a:xfrm>
                    <a:prstGeom prst="rect">
                      <a:avLst/>
                    </a:prstGeom>
                  </pic:spPr>
                </pic:pic>
              </a:graphicData>
            </a:graphic>
          </wp:anchor>
        </w:drawing>
      </w:r>
      <w:r w:rsidR="00921D9E" w:rsidRPr="00921D9E">
        <w:rPr>
          <w:noProof/>
        </w:rPr>
        <w:drawing>
          <wp:anchor distT="0" distB="0" distL="114300" distR="114300" simplePos="0" relativeHeight="251687945" behindDoc="0" locked="0" layoutInCell="1" allowOverlap="1" wp14:anchorId="534AFD54" wp14:editId="6E25023A">
            <wp:simplePos x="0" y="0"/>
            <wp:positionH relativeFrom="column">
              <wp:posOffset>2057400</wp:posOffset>
            </wp:positionH>
            <wp:positionV relativeFrom="paragraph">
              <wp:posOffset>739775</wp:posOffset>
            </wp:positionV>
            <wp:extent cx="1197761" cy="1126299"/>
            <wp:effectExtent l="0" t="0" r="2540" b="0"/>
            <wp:wrapNone/>
            <wp:docPr id="34" name="Picture 33" descr="Chart, bar chart&#10;&#10;Description automatically generated">
              <a:extLst xmlns:a="http://schemas.openxmlformats.org/drawingml/2006/main">
                <a:ext uri="{FF2B5EF4-FFF2-40B4-BE49-F238E27FC236}">
                  <a16:creationId xmlns:a16="http://schemas.microsoft.com/office/drawing/2014/main" id="{B03C1B5C-F2AB-B43A-C997-792B8F656A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Chart, bar chart&#10;&#10;Description automatically generated">
                      <a:extLst>
                        <a:ext uri="{FF2B5EF4-FFF2-40B4-BE49-F238E27FC236}">
                          <a16:creationId xmlns:a16="http://schemas.microsoft.com/office/drawing/2014/main" id="{B03C1B5C-F2AB-B43A-C997-792B8F656AB5}"/>
                        </a:ext>
                      </a:extLst>
                    </pic:cNvPr>
                    <pic:cNvPicPr>
                      <a:picLocks noChangeAspect="1"/>
                    </pic:cNvPicPr>
                  </pic:nvPicPr>
                  <pic:blipFill>
                    <a:blip r:embed="rId56"/>
                    <a:stretch>
                      <a:fillRect/>
                    </a:stretch>
                  </pic:blipFill>
                  <pic:spPr>
                    <a:xfrm>
                      <a:off x="0" y="0"/>
                      <a:ext cx="1197761" cy="1126299"/>
                    </a:xfrm>
                    <a:prstGeom prst="rect">
                      <a:avLst/>
                    </a:prstGeom>
                  </pic:spPr>
                </pic:pic>
              </a:graphicData>
            </a:graphic>
          </wp:anchor>
        </w:drawing>
      </w:r>
      <w:r w:rsidR="00921D9E" w:rsidRPr="00921D9E">
        <w:rPr>
          <w:noProof/>
        </w:rPr>
        <w:drawing>
          <wp:anchor distT="0" distB="0" distL="114300" distR="114300" simplePos="0" relativeHeight="251688969" behindDoc="0" locked="0" layoutInCell="1" allowOverlap="1" wp14:anchorId="435EFEAA" wp14:editId="520C4F88">
            <wp:simplePos x="0" y="0"/>
            <wp:positionH relativeFrom="column">
              <wp:posOffset>2137410</wp:posOffset>
            </wp:positionH>
            <wp:positionV relativeFrom="paragraph">
              <wp:posOffset>862330</wp:posOffset>
            </wp:positionV>
            <wp:extent cx="493862" cy="115950"/>
            <wp:effectExtent l="0" t="0" r="1905" b="0"/>
            <wp:wrapNone/>
            <wp:docPr id="36" name="Picture 35">
              <a:extLst xmlns:a="http://schemas.openxmlformats.org/drawingml/2006/main">
                <a:ext uri="{FF2B5EF4-FFF2-40B4-BE49-F238E27FC236}">
                  <a16:creationId xmlns:a16="http://schemas.microsoft.com/office/drawing/2014/main" id="{A4F3393B-5460-7AFD-014C-19C5F27307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5">
                      <a:extLst>
                        <a:ext uri="{FF2B5EF4-FFF2-40B4-BE49-F238E27FC236}">
                          <a16:creationId xmlns:a16="http://schemas.microsoft.com/office/drawing/2014/main" id="{A4F3393B-5460-7AFD-014C-19C5F27307C3}"/>
                        </a:ext>
                      </a:extLst>
                    </pic:cNvPr>
                    <pic:cNvPicPr>
                      <a:picLocks noChangeAspect="1"/>
                    </pic:cNvPicPr>
                  </pic:nvPicPr>
                  <pic:blipFill>
                    <a:blip r:embed="rId57"/>
                    <a:stretch>
                      <a:fillRect/>
                    </a:stretch>
                  </pic:blipFill>
                  <pic:spPr>
                    <a:xfrm>
                      <a:off x="0" y="0"/>
                      <a:ext cx="493862" cy="115950"/>
                    </a:xfrm>
                    <a:prstGeom prst="rect">
                      <a:avLst/>
                    </a:prstGeom>
                  </pic:spPr>
                </pic:pic>
              </a:graphicData>
            </a:graphic>
          </wp:anchor>
        </w:drawing>
      </w:r>
      <w:r w:rsidR="00921D9E" w:rsidRPr="00921D9E">
        <w:rPr>
          <w:noProof/>
        </w:rPr>
        <w:drawing>
          <wp:anchor distT="0" distB="0" distL="114300" distR="114300" simplePos="0" relativeHeight="251689993" behindDoc="0" locked="0" layoutInCell="1" allowOverlap="1" wp14:anchorId="32BF45C5" wp14:editId="3D53E70D">
            <wp:simplePos x="0" y="0"/>
            <wp:positionH relativeFrom="column">
              <wp:posOffset>3018155</wp:posOffset>
            </wp:positionH>
            <wp:positionV relativeFrom="paragraph">
              <wp:posOffset>772795</wp:posOffset>
            </wp:positionV>
            <wp:extent cx="1256914" cy="1161680"/>
            <wp:effectExtent l="0" t="0" r="635" b="635"/>
            <wp:wrapNone/>
            <wp:docPr id="38" name="Picture 37" descr="Chart, histogram&#10;&#10;Description automatically generated">
              <a:extLst xmlns:a="http://schemas.openxmlformats.org/drawingml/2006/main">
                <a:ext uri="{FF2B5EF4-FFF2-40B4-BE49-F238E27FC236}">
                  <a16:creationId xmlns:a16="http://schemas.microsoft.com/office/drawing/2014/main" id="{0D0D9F5C-F1AC-16C1-5A1B-20DDCF63BF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descr="Chart, histogram&#10;&#10;Description automatically generated">
                      <a:extLst>
                        <a:ext uri="{FF2B5EF4-FFF2-40B4-BE49-F238E27FC236}">
                          <a16:creationId xmlns:a16="http://schemas.microsoft.com/office/drawing/2014/main" id="{0D0D9F5C-F1AC-16C1-5A1B-20DDCF63BFD1}"/>
                        </a:ext>
                      </a:extLst>
                    </pic:cNvPr>
                    <pic:cNvPicPr>
                      <a:picLocks noChangeAspect="1"/>
                    </pic:cNvPicPr>
                  </pic:nvPicPr>
                  <pic:blipFill>
                    <a:blip r:embed="rId58"/>
                    <a:stretch>
                      <a:fillRect/>
                    </a:stretch>
                  </pic:blipFill>
                  <pic:spPr>
                    <a:xfrm>
                      <a:off x="0" y="0"/>
                      <a:ext cx="1256914" cy="1161680"/>
                    </a:xfrm>
                    <a:prstGeom prst="rect">
                      <a:avLst/>
                    </a:prstGeom>
                  </pic:spPr>
                </pic:pic>
              </a:graphicData>
            </a:graphic>
          </wp:anchor>
        </w:drawing>
      </w:r>
      <w:r w:rsidR="00921D9E" w:rsidRPr="00921D9E">
        <w:rPr>
          <w:noProof/>
        </w:rPr>
        <w:drawing>
          <wp:anchor distT="0" distB="0" distL="114300" distR="114300" simplePos="0" relativeHeight="251691017" behindDoc="0" locked="0" layoutInCell="1" allowOverlap="1" wp14:anchorId="4C79DA4C" wp14:editId="56D3C4F9">
            <wp:simplePos x="0" y="0"/>
            <wp:positionH relativeFrom="column">
              <wp:posOffset>3208020</wp:posOffset>
            </wp:positionH>
            <wp:positionV relativeFrom="paragraph">
              <wp:posOffset>842010</wp:posOffset>
            </wp:positionV>
            <wp:extent cx="528583" cy="140955"/>
            <wp:effectExtent l="0" t="0" r="5080" b="0"/>
            <wp:wrapNone/>
            <wp:docPr id="40" name="Picture 39">
              <a:extLst xmlns:a="http://schemas.openxmlformats.org/drawingml/2006/main">
                <a:ext uri="{FF2B5EF4-FFF2-40B4-BE49-F238E27FC236}">
                  <a16:creationId xmlns:a16="http://schemas.microsoft.com/office/drawing/2014/main" id="{E197B79D-A50E-CC93-86E9-4E35FDAED0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E197B79D-A50E-CC93-86E9-4E35FDAED06F}"/>
                        </a:ext>
                      </a:extLst>
                    </pic:cNvPr>
                    <pic:cNvPicPr>
                      <a:picLocks noChangeAspect="1"/>
                    </pic:cNvPicPr>
                  </pic:nvPicPr>
                  <pic:blipFill>
                    <a:blip r:embed="rId59"/>
                    <a:stretch>
                      <a:fillRect/>
                    </a:stretch>
                  </pic:blipFill>
                  <pic:spPr>
                    <a:xfrm>
                      <a:off x="0" y="0"/>
                      <a:ext cx="528583" cy="140955"/>
                    </a:xfrm>
                    <a:prstGeom prst="rect">
                      <a:avLst/>
                    </a:prstGeom>
                  </pic:spPr>
                </pic:pic>
              </a:graphicData>
            </a:graphic>
          </wp:anchor>
        </w:drawing>
      </w:r>
      <w:r w:rsidR="00921D9E" w:rsidRPr="00921D9E">
        <w:rPr>
          <w:noProof/>
        </w:rPr>
        <w:drawing>
          <wp:anchor distT="0" distB="0" distL="114300" distR="114300" simplePos="0" relativeHeight="251692041" behindDoc="0" locked="0" layoutInCell="1" allowOverlap="1" wp14:anchorId="359DC92C" wp14:editId="153869D7">
            <wp:simplePos x="0" y="0"/>
            <wp:positionH relativeFrom="column">
              <wp:posOffset>4251960</wp:posOffset>
            </wp:positionH>
            <wp:positionV relativeFrom="paragraph">
              <wp:posOffset>845820</wp:posOffset>
            </wp:positionV>
            <wp:extent cx="1299167" cy="1060121"/>
            <wp:effectExtent l="0" t="0" r="0" b="6985"/>
            <wp:wrapNone/>
            <wp:docPr id="42" name="Picture 41" descr="Chart&#10;&#10;Description automatically generated">
              <a:extLst xmlns:a="http://schemas.openxmlformats.org/drawingml/2006/main">
                <a:ext uri="{FF2B5EF4-FFF2-40B4-BE49-F238E27FC236}">
                  <a16:creationId xmlns:a16="http://schemas.microsoft.com/office/drawing/2014/main" id="{8877DC3F-1F86-7609-D1D0-5124CF4FEB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Chart&#10;&#10;Description automatically generated">
                      <a:extLst>
                        <a:ext uri="{FF2B5EF4-FFF2-40B4-BE49-F238E27FC236}">
                          <a16:creationId xmlns:a16="http://schemas.microsoft.com/office/drawing/2014/main" id="{8877DC3F-1F86-7609-D1D0-5124CF4FEBAB}"/>
                        </a:ext>
                      </a:extLst>
                    </pic:cNvPr>
                    <pic:cNvPicPr>
                      <a:picLocks noChangeAspect="1"/>
                    </pic:cNvPicPr>
                  </pic:nvPicPr>
                  <pic:blipFill>
                    <a:blip r:embed="rId60"/>
                    <a:stretch>
                      <a:fillRect/>
                    </a:stretch>
                  </pic:blipFill>
                  <pic:spPr>
                    <a:xfrm>
                      <a:off x="0" y="0"/>
                      <a:ext cx="1299167" cy="1060121"/>
                    </a:xfrm>
                    <a:prstGeom prst="rect">
                      <a:avLst/>
                    </a:prstGeom>
                  </pic:spPr>
                </pic:pic>
              </a:graphicData>
            </a:graphic>
          </wp:anchor>
        </w:drawing>
      </w:r>
      <w:r w:rsidR="00921D9E" w:rsidRPr="00921D9E">
        <w:rPr>
          <w:noProof/>
        </w:rPr>
        <w:drawing>
          <wp:anchor distT="0" distB="0" distL="114300" distR="114300" simplePos="0" relativeHeight="251693065" behindDoc="0" locked="0" layoutInCell="1" allowOverlap="1" wp14:anchorId="5F506515" wp14:editId="3041075E">
            <wp:simplePos x="0" y="0"/>
            <wp:positionH relativeFrom="column">
              <wp:posOffset>4221480</wp:posOffset>
            </wp:positionH>
            <wp:positionV relativeFrom="paragraph">
              <wp:posOffset>847725</wp:posOffset>
            </wp:positionV>
            <wp:extent cx="580891" cy="129663"/>
            <wp:effectExtent l="0" t="0" r="0" b="3810"/>
            <wp:wrapNone/>
            <wp:docPr id="44" name="Picture 43">
              <a:extLst xmlns:a="http://schemas.openxmlformats.org/drawingml/2006/main">
                <a:ext uri="{FF2B5EF4-FFF2-40B4-BE49-F238E27FC236}">
                  <a16:creationId xmlns:a16="http://schemas.microsoft.com/office/drawing/2014/main" id="{B857C399-479E-C8A2-2100-AAB549991D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a:extLst>
                        <a:ext uri="{FF2B5EF4-FFF2-40B4-BE49-F238E27FC236}">
                          <a16:creationId xmlns:a16="http://schemas.microsoft.com/office/drawing/2014/main" id="{B857C399-479E-C8A2-2100-AAB549991D3E}"/>
                        </a:ext>
                      </a:extLst>
                    </pic:cNvPr>
                    <pic:cNvPicPr>
                      <a:picLocks noChangeAspect="1"/>
                    </pic:cNvPicPr>
                  </pic:nvPicPr>
                  <pic:blipFill>
                    <a:blip r:embed="rId61"/>
                    <a:stretch>
                      <a:fillRect/>
                    </a:stretch>
                  </pic:blipFill>
                  <pic:spPr>
                    <a:xfrm>
                      <a:off x="0" y="0"/>
                      <a:ext cx="580891" cy="129663"/>
                    </a:xfrm>
                    <a:prstGeom prst="rect">
                      <a:avLst/>
                    </a:prstGeom>
                  </pic:spPr>
                </pic:pic>
              </a:graphicData>
            </a:graphic>
          </wp:anchor>
        </w:drawing>
      </w:r>
      <w:r w:rsidRPr="00D400B0">
        <w:rPr>
          <w:noProof/>
        </w:rPr>
        <w:t xml:space="preserve"> </w:t>
      </w:r>
      <w:r>
        <w:rPr>
          <w:noProof/>
        </w:rPr>
        <w:drawing>
          <wp:inline distT="0" distB="0" distL="0" distR="0" wp14:anchorId="3BE07D92" wp14:editId="2E3E2B39">
            <wp:extent cx="956703" cy="762157"/>
            <wp:effectExtent l="0" t="0" r="0" b="0"/>
            <wp:docPr id="59" name="Picture 45" descr="Chart, bar chart, histogram&#10;&#10;Description automatically generated">
              <a:extLst xmlns:a="http://schemas.openxmlformats.org/drawingml/2006/main">
                <a:ext uri="{FF2B5EF4-FFF2-40B4-BE49-F238E27FC236}">
                  <a16:creationId xmlns:a16="http://schemas.microsoft.com/office/drawing/2014/main" id="{3DE8A195-0536-3FFD-8275-85E8623362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45" descr="Chart, bar chart, histogram&#10;&#10;Description automatically generated">
                      <a:extLst>
                        <a:ext uri="{FF2B5EF4-FFF2-40B4-BE49-F238E27FC236}">
                          <a16:creationId xmlns:a16="http://schemas.microsoft.com/office/drawing/2014/main" id="{3DE8A195-0536-3FFD-8275-85E862336248}"/>
                        </a:ext>
                      </a:extLst>
                    </pic:cNvPr>
                    <pic:cNvPicPr>
                      <a:picLocks noChangeAspect="1"/>
                    </pic:cNvPicPr>
                  </pic:nvPicPr>
                  <pic:blipFill>
                    <a:blip r:embed="rId62"/>
                    <a:stretch>
                      <a:fillRect/>
                    </a:stretch>
                  </pic:blipFill>
                  <pic:spPr>
                    <a:xfrm>
                      <a:off x="0" y="0"/>
                      <a:ext cx="956703" cy="762157"/>
                    </a:xfrm>
                    <a:prstGeom prst="rect">
                      <a:avLst/>
                    </a:prstGeom>
                  </pic:spPr>
                </pic:pic>
              </a:graphicData>
            </a:graphic>
          </wp:inline>
        </w:drawing>
      </w:r>
      <w:r w:rsidRPr="00D400B0">
        <w:rPr>
          <w:noProof/>
        </w:rPr>
        <w:drawing>
          <wp:inline distT="0" distB="0" distL="0" distR="0" wp14:anchorId="1A3787E8" wp14:editId="5F658407">
            <wp:extent cx="956703" cy="762157"/>
            <wp:effectExtent l="0" t="0" r="0" b="0"/>
            <wp:docPr id="46" name="Picture 45" descr="Chart, bar chart, histogram&#10;&#10;Description automatically generated">
              <a:extLst xmlns:a="http://schemas.openxmlformats.org/drawingml/2006/main">
                <a:ext uri="{FF2B5EF4-FFF2-40B4-BE49-F238E27FC236}">
                  <a16:creationId xmlns:a16="http://schemas.microsoft.com/office/drawing/2014/main" id="{3DE8A195-0536-3FFD-8275-85E8623362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Chart, bar chart, histogram&#10;&#10;Description automatically generated">
                      <a:extLst>
                        <a:ext uri="{FF2B5EF4-FFF2-40B4-BE49-F238E27FC236}">
                          <a16:creationId xmlns:a16="http://schemas.microsoft.com/office/drawing/2014/main" id="{3DE8A195-0536-3FFD-8275-85E862336248}"/>
                        </a:ext>
                      </a:extLst>
                    </pic:cNvPr>
                    <pic:cNvPicPr>
                      <a:picLocks noChangeAspect="1"/>
                    </pic:cNvPicPr>
                  </pic:nvPicPr>
                  <pic:blipFill>
                    <a:blip r:embed="rId62"/>
                    <a:stretch>
                      <a:fillRect/>
                    </a:stretch>
                  </pic:blipFill>
                  <pic:spPr>
                    <a:xfrm>
                      <a:off x="0" y="0"/>
                      <a:ext cx="956703" cy="762157"/>
                    </a:xfrm>
                    <a:prstGeom prst="rect">
                      <a:avLst/>
                    </a:prstGeom>
                  </pic:spPr>
                </pic:pic>
              </a:graphicData>
            </a:graphic>
          </wp:inline>
        </w:drawing>
      </w:r>
    </w:p>
    <w:p w14:paraId="650B35EA" w14:textId="4F031DC4" w:rsidR="00383B1E" w:rsidRDefault="00383B1E" w:rsidP="005944B3">
      <w:pPr>
        <w:rPr>
          <w:noProof/>
        </w:rPr>
      </w:pPr>
    </w:p>
    <w:p w14:paraId="4599C6EA" w14:textId="632F857F" w:rsidR="00383B1E" w:rsidRDefault="00383B1E" w:rsidP="005944B3">
      <w:r>
        <w:t>Juhhkjbb</w:t>
      </w:r>
    </w:p>
    <w:p w14:paraId="719F1562" w14:textId="31213CB8" w:rsidR="00383B1E" w:rsidRDefault="00383B1E" w:rsidP="005944B3"/>
    <w:p w14:paraId="632321AE" w14:textId="55CFEAF3" w:rsidR="00383B1E" w:rsidRDefault="00383B1E" w:rsidP="005944B3"/>
    <w:p w14:paraId="247544D8" w14:textId="41DEE0C5" w:rsidR="00383B1E" w:rsidRDefault="00383B1E" w:rsidP="005944B3"/>
    <w:p w14:paraId="1E61B84A" w14:textId="25E7B6BE" w:rsidR="00383B1E" w:rsidRDefault="00383B1E" w:rsidP="005944B3"/>
    <w:p w14:paraId="455A51EB" w14:textId="3505755F" w:rsidR="00383B1E" w:rsidRDefault="00383B1E" w:rsidP="005944B3"/>
    <w:p w14:paraId="2D747E8D" w14:textId="6927B42C" w:rsidR="00383B1E" w:rsidRDefault="00383B1E" w:rsidP="005944B3"/>
    <w:p w14:paraId="3337EABB" w14:textId="0334CD3F" w:rsidR="00383B1E" w:rsidRDefault="00383B1E" w:rsidP="005944B3"/>
    <w:p w14:paraId="1BB29E0A" w14:textId="2E65A94C" w:rsidR="00383B1E" w:rsidRDefault="00383B1E" w:rsidP="005944B3"/>
    <w:p w14:paraId="0D1C93EA" w14:textId="1C63408A" w:rsidR="00383B1E" w:rsidRDefault="00383B1E" w:rsidP="005944B3"/>
    <w:p w14:paraId="2E9E7BC7" w14:textId="77777777" w:rsidR="00E4021D" w:rsidRDefault="00E4021D" w:rsidP="00E4021D"/>
    <w:p w14:paraId="10FF421C" w14:textId="77777777" w:rsidR="00E4021D" w:rsidRDefault="00E4021D" w:rsidP="00E4021D">
      <w:r w:rsidRPr="00383B1E">
        <w:rPr>
          <w:noProof/>
        </w:rPr>
        <w:drawing>
          <wp:anchor distT="0" distB="0" distL="114300" distR="114300" simplePos="0" relativeHeight="251731977" behindDoc="0" locked="0" layoutInCell="1" allowOverlap="1" wp14:anchorId="2B97E438" wp14:editId="7D1B0D16">
            <wp:simplePos x="0" y="0"/>
            <wp:positionH relativeFrom="column">
              <wp:posOffset>110490</wp:posOffset>
            </wp:positionH>
            <wp:positionV relativeFrom="paragraph">
              <wp:posOffset>139700</wp:posOffset>
            </wp:positionV>
            <wp:extent cx="1667337" cy="551242"/>
            <wp:effectExtent l="0" t="0" r="9525" b="1270"/>
            <wp:wrapNone/>
            <wp:docPr id="66" name="Content Placeholder 65" descr="A picture containing timeline&#10;&#10;Description automatically generated">
              <a:extLst xmlns:a="http://schemas.openxmlformats.org/drawingml/2006/main">
                <a:ext uri="{FF2B5EF4-FFF2-40B4-BE49-F238E27FC236}">
                  <a16:creationId xmlns:a16="http://schemas.microsoft.com/office/drawing/2014/main" id="{7788A737-13EF-8B3B-D2B9-D18A7DAE8DB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6" name="Content Placeholder 65" descr="A picture containing timeline&#10;&#10;Description automatically generated">
                      <a:extLst>
                        <a:ext uri="{FF2B5EF4-FFF2-40B4-BE49-F238E27FC236}">
                          <a16:creationId xmlns:a16="http://schemas.microsoft.com/office/drawing/2014/main" id="{7788A737-13EF-8B3B-D2B9-D18A7DAE8DB0}"/>
                        </a:ext>
                      </a:extLst>
                    </pic:cNvPr>
                    <pic:cNvPicPr>
                      <a:picLocks noGrp="1" noChangeAspect="1"/>
                    </pic:cNvPicPr>
                  </pic:nvPicPr>
                  <pic:blipFill>
                    <a:blip r:embed="rId63"/>
                    <a:stretch>
                      <a:fillRect/>
                    </a:stretch>
                  </pic:blipFill>
                  <pic:spPr>
                    <a:xfrm>
                      <a:off x="0" y="0"/>
                      <a:ext cx="1667337" cy="551242"/>
                    </a:xfrm>
                    <a:prstGeom prst="rect">
                      <a:avLst/>
                    </a:prstGeom>
                  </pic:spPr>
                </pic:pic>
              </a:graphicData>
            </a:graphic>
          </wp:anchor>
        </w:drawing>
      </w:r>
      <w:r w:rsidRPr="00383B1E">
        <w:rPr>
          <w:noProof/>
        </w:rPr>
        <w:drawing>
          <wp:anchor distT="0" distB="0" distL="114300" distR="114300" simplePos="0" relativeHeight="251733001" behindDoc="0" locked="0" layoutInCell="1" allowOverlap="1" wp14:anchorId="11D1EF8B" wp14:editId="3DDF665D">
            <wp:simplePos x="0" y="0"/>
            <wp:positionH relativeFrom="column">
              <wp:posOffset>480060</wp:posOffset>
            </wp:positionH>
            <wp:positionV relativeFrom="paragraph">
              <wp:posOffset>3175</wp:posOffset>
            </wp:positionV>
            <wp:extent cx="562272" cy="150530"/>
            <wp:effectExtent l="0" t="0" r="9525" b="1905"/>
            <wp:wrapNone/>
            <wp:docPr id="68" name="Picture 67">
              <a:extLst xmlns:a="http://schemas.openxmlformats.org/drawingml/2006/main">
                <a:ext uri="{FF2B5EF4-FFF2-40B4-BE49-F238E27FC236}">
                  <a16:creationId xmlns:a16="http://schemas.microsoft.com/office/drawing/2014/main" id="{0F6AC910-205F-9823-63E7-5517DA0BE6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7">
                      <a:extLst>
                        <a:ext uri="{FF2B5EF4-FFF2-40B4-BE49-F238E27FC236}">
                          <a16:creationId xmlns:a16="http://schemas.microsoft.com/office/drawing/2014/main" id="{0F6AC910-205F-9823-63E7-5517DA0BE67C}"/>
                        </a:ext>
                      </a:extLst>
                    </pic:cNvPr>
                    <pic:cNvPicPr>
                      <a:picLocks noChangeAspect="1"/>
                    </pic:cNvPicPr>
                  </pic:nvPicPr>
                  <pic:blipFill>
                    <a:blip r:embed="rId64"/>
                    <a:stretch>
                      <a:fillRect/>
                    </a:stretch>
                  </pic:blipFill>
                  <pic:spPr>
                    <a:xfrm>
                      <a:off x="0" y="0"/>
                      <a:ext cx="562272" cy="150530"/>
                    </a:xfrm>
                    <a:prstGeom prst="rect">
                      <a:avLst/>
                    </a:prstGeom>
                  </pic:spPr>
                </pic:pic>
              </a:graphicData>
            </a:graphic>
          </wp:anchor>
        </w:drawing>
      </w:r>
      <w:r w:rsidRPr="00383B1E">
        <w:rPr>
          <w:noProof/>
        </w:rPr>
        <w:drawing>
          <wp:anchor distT="0" distB="0" distL="114300" distR="114300" simplePos="0" relativeHeight="251734025" behindDoc="0" locked="0" layoutInCell="1" allowOverlap="1" wp14:anchorId="3E66C079" wp14:editId="06F2AEC3">
            <wp:simplePos x="0" y="0"/>
            <wp:positionH relativeFrom="column">
              <wp:posOffset>1826895</wp:posOffset>
            </wp:positionH>
            <wp:positionV relativeFrom="paragraph">
              <wp:posOffset>154305</wp:posOffset>
            </wp:positionV>
            <wp:extent cx="2266476" cy="360360"/>
            <wp:effectExtent l="0" t="0" r="635" b="1905"/>
            <wp:wrapNone/>
            <wp:docPr id="70" name="Picture 69" descr="Graphical user interface, text&#10;&#10;Description automatically generated with medium confidence">
              <a:extLst xmlns:a="http://schemas.openxmlformats.org/drawingml/2006/main">
                <a:ext uri="{FF2B5EF4-FFF2-40B4-BE49-F238E27FC236}">
                  <a16:creationId xmlns:a16="http://schemas.microsoft.com/office/drawing/2014/main" id="{1FC92324-4E00-74B1-8F04-507604250A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Graphical user interface, text&#10;&#10;Description automatically generated with medium confidence">
                      <a:extLst>
                        <a:ext uri="{FF2B5EF4-FFF2-40B4-BE49-F238E27FC236}">
                          <a16:creationId xmlns:a16="http://schemas.microsoft.com/office/drawing/2014/main" id="{1FC92324-4E00-74B1-8F04-507604250AA0}"/>
                        </a:ext>
                      </a:extLst>
                    </pic:cNvPr>
                    <pic:cNvPicPr>
                      <a:picLocks noChangeAspect="1"/>
                    </pic:cNvPicPr>
                  </pic:nvPicPr>
                  <pic:blipFill>
                    <a:blip r:embed="rId65"/>
                    <a:stretch>
                      <a:fillRect/>
                    </a:stretch>
                  </pic:blipFill>
                  <pic:spPr>
                    <a:xfrm>
                      <a:off x="0" y="0"/>
                      <a:ext cx="2266476" cy="360360"/>
                    </a:xfrm>
                    <a:prstGeom prst="rect">
                      <a:avLst/>
                    </a:prstGeom>
                  </pic:spPr>
                </pic:pic>
              </a:graphicData>
            </a:graphic>
          </wp:anchor>
        </w:drawing>
      </w:r>
      <w:r w:rsidRPr="00383B1E">
        <w:rPr>
          <w:noProof/>
        </w:rPr>
        <w:drawing>
          <wp:anchor distT="0" distB="0" distL="114300" distR="114300" simplePos="0" relativeHeight="251735049" behindDoc="0" locked="0" layoutInCell="1" allowOverlap="1" wp14:anchorId="27272949" wp14:editId="2467A313">
            <wp:simplePos x="0" y="0"/>
            <wp:positionH relativeFrom="column">
              <wp:posOffset>2660650</wp:posOffset>
            </wp:positionH>
            <wp:positionV relativeFrom="paragraph">
              <wp:posOffset>-635</wp:posOffset>
            </wp:positionV>
            <wp:extent cx="335139" cy="136701"/>
            <wp:effectExtent l="0" t="0" r="8255" b="0"/>
            <wp:wrapNone/>
            <wp:docPr id="72" name="Picture 71">
              <a:extLst xmlns:a="http://schemas.openxmlformats.org/drawingml/2006/main">
                <a:ext uri="{FF2B5EF4-FFF2-40B4-BE49-F238E27FC236}">
                  <a16:creationId xmlns:a16="http://schemas.microsoft.com/office/drawing/2014/main" id="{5169F699-07D7-54F4-0631-1DD8B1BCB8A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1">
                      <a:extLst>
                        <a:ext uri="{FF2B5EF4-FFF2-40B4-BE49-F238E27FC236}">
                          <a16:creationId xmlns:a16="http://schemas.microsoft.com/office/drawing/2014/main" id="{5169F699-07D7-54F4-0631-1DD8B1BCB8AE}"/>
                        </a:ext>
                      </a:extLst>
                    </pic:cNvPr>
                    <pic:cNvPicPr>
                      <a:picLocks noChangeAspect="1"/>
                    </pic:cNvPicPr>
                  </pic:nvPicPr>
                  <pic:blipFill>
                    <a:blip r:embed="rId66"/>
                    <a:stretch>
                      <a:fillRect/>
                    </a:stretch>
                  </pic:blipFill>
                  <pic:spPr>
                    <a:xfrm>
                      <a:off x="0" y="0"/>
                      <a:ext cx="335139" cy="136701"/>
                    </a:xfrm>
                    <a:prstGeom prst="rect">
                      <a:avLst/>
                    </a:prstGeom>
                  </pic:spPr>
                </pic:pic>
              </a:graphicData>
            </a:graphic>
          </wp:anchor>
        </w:drawing>
      </w:r>
      <w:r w:rsidRPr="00383B1E">
        <w:rPr>
          <w:noProof/>
        </w:rPr>
        <w:drawing>
          <wp:anchor distT="0" distB="0" distL="114300" distR="114300" simplePos="0" relativeHeight="251736073" behindDoc="0" locked="0" layoutInCell="1" allowOverlap="1" wp14:anchorId="36E7C34E" wp14:editId="743C5209">
            <wp:simplePos x="0" y="0"/>
            <wp:positionH relativeFrom="column">
              <wp:posOffset>3995420</wp:posOffset>
            </wp:positionH>
            <wp:positionV relativeFrom="paragraph">
              <wp:posOffset>149225</wp:posOffset>
            </wp:positionV>
            <wp:extent cx="1805791" cy="290763"/>
            <wp:effectExtent l="0" t="0" r="4445" b="0"/>
            <wp:wrapNone/>
            <wp:docPr id="74" name="Picture 73" descr="Graphical user interface, application&#10;&#10;Description automatically generated">
              <a:extLst xmlns:a="http://schemas.openxmlformats.org/drawingml/2006/main">
                <a:ext uri="{FF2B5EF4-FFF2-40B4-BE49-F238E27FC236}">
                  <a16:creationId xmlns:a16="http://schemas.microsoft.com/office/drawing/2014/main" id="{0885E218-E7AA-30CF-9737-89D2BF7F40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3" descr="Graphical user interface, application&#10;&#10;Description automatically generated">
                      <a:extLst>
                        <a:ext uri="{FF2B5EF4-FFF2-40B4-BE49-F238E27FC236}">
                          <a16:creationId xmlns:a16="http://schemas.microsoft.com/office/drawing/2014/main" id="{0885E218-E7AA-30CF-9737-89D2BF7F4030}"/>
                        </a:ext>
                      </a:extLst>
                    </pic:cNvPr>
                    <pic:cNvPicPr>
                      <a:picLocks noChangeAspect="1"/>
                    </pic:cNvPicPr>
                  </pic:nvPicPr>
                  <pic:blipFill>
                    <a:blip r:embed="rId67"/>
                    <a:stretch>
                      <a:fillRect/>
                    </a:stretch>
                  </pic:blipFill>
                  <pic:spPr>
                    <a:xfrm>
                      <a:off x="0" y="0"/>
                      <a:ext cx="1805791" cy="290763"/>
                    </a:xfrm>
                    <a:prstGeom prst="rect">
                      <a:avLst/>
                    </a:prstGeom>
                  </pic:spPr>
                </pic:pic>
              </a:graphicData>
            </a:graphic>
          </wp:anchor>
        </w:drawing>
      </w:r>
      <w:r w:rsidRPr="00383B1E">
        <w:rPr>
          <w:noProof/>
        </w:rPr>
        <w:drawing>
          <wp:anchor distT="0" distB="0" distL="114300" distR="114300" simplePos="0" relativeHeight="251737097" behindDoc="0" locked="0" layoutInCell="1" allowOverlap="1" wp14:anchorId="49242725" wp14:editId="0AFE844C">
            <wp:simplePos x="0" y="0"/>
            <wp:positionH relativeFrom="column">
              <wp:posOffset>4812665</wp:posOffset>
            </wp:positionH>
            <wp:positionV relativeFrom="paragraph">
              <wp:posOffset>13970</wp:posOffset>
            </wp:positionV>
            <wp:extent cx="290177" cy="135321"/>
            <wp:effectExtent l="0" t="0" r="0" b="0"/>
            <wp:wrapNone/>
            <wp:docPr id="76" name="Picture 75">
              <a:extLst xmlns:a="http://schemas.openxmlformats.org/drawingml/2006/main">
                <a:ext uri="{FF2B5EF4-FFF2-40B4-BE49-F238E27FC236}">
                  <a16:creationId xmlns:a16="http://schemas.microsoft.com/office/drawing/2014/main" id="{12EC04D3-AD42-E00D-DCC6-858483CFB4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a:extLst>
                        <a:ext uri="{FF2B5EF4-FFF2-40B4-BE49-F238E27FC236}">
                          <a16:creationId xmlns:a16="http://schemas.microsoft.com/office/drawing/2014/main" id="{12EC04D3-AD42-E00D-DCC6-858483CFB421}"/>
                        </a:ext>
                      </a:extLst>
                    </pic:cNvPr>
                    <pic:cNvPicPr>
                      <a:picLocks noChangeAspect="1"/>
                    </pic:cNvPicPr>
                  </pic:nvPicPr>
                  <pic:blipFill>
                    <a:blip r:embed="rId68"/>
                    <a:stretch>
                      <a:fillRect/>
                    </a:stretch>
                  </pic:blipFill>
                  <pic:spPr>
                    <a:xfrm>
                      <a:off x="0" y="0"/>
                      <a:ext cx="290177" cy="135321"/>
                    </a:xfrm>
                    <a:prstGeom prst="rect">
                      <a:avLst/>
                    </a:prstGeom>
                  </pic:spPr>
                </pic:pic>
              </a:graphicData>
            </a:graphic>
          </wp:anchor>
        </w:drawing>
      </w:r>
      <w:r w:rsidRPr="00383B1E">
        <w:rPr>
          <w:noProof/>
        </w:rPr>
        <w:drawing>
          <wp:anchor distT="0" distB="0" distL="114300" distR="114300" simplePos="0" relativeHeight="251738121" behindDoc="0" locked="0" layoutInCell="1" allowOverlap="1" wp14:anchorId="61260085" wp14:editId="09EECEE7">
            <wp:simplePos x="0" y="0"/>
            <wp:positionH relativeFrom="column">
              <wp:posOffset>198120</wp:posOffset>
            </wp:positionH>
            <wp:positionV relativeFrom="paragraph">
              <wp:posOffset>943610</wp:posOffset>
            </wp:positionV>
            <wp:extent cx="1479626" cy="450873"/>
            <wp:effectExtent l="0" t="0" r="6350" b="6350"/>
            <wp:wrapNone/>
            <wp:docPr id="78" name="Picture 77" descr="A picture containing chart&#10;&#10;Description automatically generated">
              <a:extLst xmlns:a="http://schemas.openxmlformats.org/drawingml/2006/main">
                <a:ext uri="{FF2B5EF4-FFF2-40B4-BE49-F238E27FC236}">
                  <a16:creationId xmlns:a16="http://schemas.microsoft.com/office/drawing/2014/main" id="{60EDA068-025D-A56A-E6EF-5717B7BCDD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descr="A picture containing chart&#10;&#10;Description automatically generated">
                      <a:extLst>
                        <a:ext uri="{FF2B5EF4-FFF2-40B4-BE49-F238E27FC236}">
                          <a16:creationId xmlns:a16="http://schemas.microsoft.com/office/drawing/2014/main" id="{60EDA068-025D-A56A-E6EF-5717B7BCDD4D}"/>
                        </a:ext>
                      </a:extLst>
                    </pic:cNvPr>
                    <pic:cNvPicPr>
                      <a:picLocks noChangeAspect="1"/>
                    </pic:cNvPicPr>
                  </pic:nvPicPr>
                  <pic:blipFill>
                    <a:blip r:embed="rId69"/>
                    <a:stretch>
                      <a:fillRect/>
                    </a:stretch>
                  </pic:blipFill>
                  <pic:spPr>
                    <a:xfrm>
                      <a:off x="0" y="0"/>
                      <a:ext cx="1479626" cy="450873"/>
                    </a:xfrm>
                    <a:prstGeom prst="rect">
                      <a:avLst/>
                    </a:prstGeom>
                  </pic:spPr>
                </pic:pic>
              </a:graphicData>
            </a:graphic>
          </wp:anchor>
        </w:drawing>
      </w:r>
      <w:r w:rsidRPr="00383B1E">
        <w:rPr>
          <w:noProof/>
        </w:rPr>
        <w:drawing>
          <wp:anchor distT="0" distB="0" distL="114300" distR="114300" simplePos="0" relativeHeight="251739145" behindDoc="0" locked="0" layoutInCell="1" allowOverlap="1" wp14:anchorId="29842C91" wp14:editId="4EAE7670">
            <wp:simplePos x="0" y="0"/>
            <wp:positionH relativeFrom="column">
              <wp:posOffset>497205</wp:posOffset>
            </wp:positionH>
            <wp:positionV relativeFrom="paragraph">
              <wp:posOffset>839470</wp:posOffset>
            </wp:positionV>
            <wp:extent cx="527070" cy="125067"/>
            <wp:effectExtent l="0" t="0" r="6350" b="8890"/>
            <wp:wrapNone/>
            <wp:docPr id="80" name="Picture 79">
              <a:extLst xmlns:a="http://schemas.openxmlformats.org/drawingml/2006/main">
                <a:ext uri="{FF2B5EF4-FFF2-40B4-BE49-F238E27FC236}">
                  <a16:creationId xmlns:a16="http://schemas.microsoft.com/office/drawing/2014/main" id="{05E449E3-FF70-ED83-E85D-E46FBE2499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79">
                      <a:extLst>
                        <a:ext uri="{FF2B5EF4-FFF2-40B4-BE49-F238E27FC236}">
                          <a16:creationId xmlns:a16="http://schemas.microsoft.com/office/drawing/2014/main" id="{05E449E3-FF70-ED83-E85D-E46FBE249929}"/>
                        </a:ext>
                      </a:extLst>
                    </pic:cNvPr>
                    <pic:cNvPicPr>
                      <a:picLocks noChangeAspect="1"/>
                    </pic:cNvPicPr>
                  </pic:nvPicPr>
                  <pic:blipFill>
                    <a:blip r:embed="rId70"/>
                    <a:stretch>
                      <a:fillRect/>
                    </a:stretch>
                  </pic:blipFill>
                  <pic:spPr>
                    <a:xfrm>
                      <a:off x="0" y="0"/>
                      <a:ext cx="527070" cy="125067"/>
                    </a:xfrm>
                    <a:prstGeom prst="rect">
                      <a:avLst/>
                    </a:prstGeom>
                  </pic:spPr>
                </pic:pic>
              </a:graphicData>
            </a:graphic>
          </wp:anchor>
        </w:drawing>
      </w:r>
      <w:r w:rsidRPr="00383B1E">
        <w:rPr>
          <w:noProof/>
        </w:rPr>
        <w:drawing>
          <wp:anchor distT="0" distB="0" distL="114300" distR="114300" simplePos="0" relativeHeight="251740169" behindDoc="0" locked="0" layoutInCell="1" allowOverlap="1" wp14:anchorId="160296A2" wp14:editId="7C59868F">
            <wp:simplePos x="0" y="0"/>
            <wp:positionH relativeFrom="column">
              <wp:posOffset>2001520</wp:posOffset>
            </wp:positionH>
            <wp:positionV relativeFrom="paragraph">
              <wp:posOffset>929005</wp:posOffset>
            </wp:positionV>
            <wp:extent cx="1585588" cy="516093"/>
            <wp:effectExtent l="0" t="0" r="0" b="0"/>
            <wp:wrapNone/>
            <wp:docPr id="82" name="Picture 81" descr="Graphical user interface, application&#10;&#10;Description automatically generated with medium confidence">
              <a:extLst xmlns:a="http://schemas.openxmlformats.org/drawingml/2006/main">
                <a:ext uri="{FF2B5EF4-FFF2-40B4-BE49-F238E27FC236}">
                  <a16:creationId xmlns:a16="http://schemas.microsoft.com/office/drawing/2014/main" id="{6CF8831A-C4D9-D586-6FEF-66C4102E76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descr="Graphical user interface, application&#10;&#10;Description automatically generated with medium confidence">
                      <a:extLst>
                        <a:ext uri="{FF2B5EF4-FFF2-40B4-BE49-F238E27FC236}">
                          <a16:creationId xmlns:a16="http://schemas.microsoft.com/office/drawing/2014/main" id="{6CF8831A-C4D9-D586-6FEF-66C4102E76D4}"/>
                        </a:ext>
                      </a:extLst>
                    </pic:cNvPr>
                    <pic:cNvPicPr>
                      <a:picLocks noChangeAspect="1"/>
                    </pic:cNvPicPr>
                  </pic:nvPicPr>
                  <pic:blipFill>
                    <a:blip r:embed="rId71"/>
                    <a:stretch>
                      <a:fillRect/>
                    </a:stretch>
                  </pic:blipFill>
                  <pic:spPr>
                    <a:xfrm>
                      <a:off x="0" y="0"/>
                      <a:ext cx="1585588" cy="516093"/>
                    </a:xfrm>
                    <a:prstGeom prst="rect">
                      <a:avLst/>
                    </a:prstGeom>
                  </pic:spPr>
                </pic:pic>
              </a:graphicData>
            </a:graphic>
          </wp:anchor>
        </w:drawing>
      </w:r>
      <w:r w:rsidRPr="00383B1E">
        <w:rPr>
          <w:noProof/>
        </w:rPr>
        <w:drawing>
          <wp:anchor distT="0" distB="0" distL="114300" distR="114300" simplePos="0" relativeHeight="251741193" behindDoc="0" locked="0" layoutInCell="1" allowOverlap="1" wp14:anchorId="118C279E" wp14:editId="48D8A20E">
            <wp:simplePos x="0" y="0"/>
            <wp:positionH relativeFrom="column">
              <wp:posOffset>2557145</wp:posOffset>
            </wp:positionH>
            <wp:positionV relativeFrom="paragraph">
              <wp:posOffset>810260</wp:posOffset>
            </wp:positionV>
            <wp:extent cx="542945" cy="136840"/>
            <wp:effectExtent l="0" t="0" r="0" b="0"/>
            <wp:wrapNone/>
            <wp:docPr id="84" name="Picture 83">
              <a:extLst xmlns:a="http://schemas.openxmlformats.org/drawingml/2006/main">
                <a:ext uri="{FF2B5EF4-FFF2-40B4-BE49-F238E27FC236}">
                  <a16:creationId xmlns:a16="http://schemas.microsoft.com/office/drawing/2014/main" id="{B4BAE842-1412-F9EE-8B76-B91CFB7D9F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3">
                      <a:extLst>
                        <a:ext uri="{FF2B5EF4-FFF2-40B4-BE49-F238E27FC236}">
                          <a16:creationId xmlns:a16="http://schemas.microsoft.com/office/drawing/2014/main" id="{B4BAE842-1412-F9EE-8B76-B91CFB7D9F8A}"/>
                        </a:ext>
                      </a:extLst>
                    </pic:cNvPr>
                    <pic:cNvPicPr>
                      <a:picLocks noChangeAspect="1"/>
                    </pic:cNvPicPr>
                  </pic:nvPicPr>
                  <pic:blipFill>
                    <a:blip r:embed="rId72"/>
                    <a:stretch>
                      <a:fillRect/>
                    </a:stretch>
                  </pic:blipFill>
                  <pic:spPr>
                    <a:xfrm>
                      <a:off x="0" y="0"/>
                      <a:ext cx="542945" cy="136840"/>
                    </a:xfrm>
                    <a:prstGeom prst="rect">
                      <a:avLst/>
                    </a:prstGeom>
                  </pic:spPr>
                </pic:pic>
              </a:graphicData>
            </a:graphic>
          </wp:anchor>
        </w:drawing>
      </w:r>
      <w:r w:rsidRPr="00383B1E">
        <w:rPr>
          <w:noProof/>
        </w:rPr>
        <w:drawing>
          <wp:anchor distT="0" distB="0" distL="114300" distR="114300" simplePos="0" relativeHeight="251742217" behindDoc="0" locked="0" layoutInCell="1" allowOverlap="1" wp14:anchorId="39CDBBC4" wp14:editId="24A92F63">
            <wp:simplePos x="0" y="0"/>
            <wp:positionH relativeFrom="column">
              <wp:posOffset>3699510</wp:posOffset>
            </wp:positionH>
            <wp:positionV relativeFrom="paragraph">
              <wp:posOffset>912495</wp:posOffset>
            </wp:positionV>
            <wp:extent cx="1805791" cy="595628"/>
            <wp:effectExtent l="0" t="0" r="4445" b="0"/>
            <wp:wrapNone/>
            <wp:docPr id="86" name="Picture 85" descr="A picture containing text&#10;&#10;Description automatically generated">
              <a:extLst xmlns:a="http://schemas.openxmlformats.org/drawingml/2006/main">
                <a:ext uri="{FF2B5EF4-FFF2-40B4-BE49-F238E27FC236}">
                  <a16:creationId xmlns:a16="http://schemas.microsoft.com/office/drawing/2014/main" id="{00BE81A7-1079-DD96-AF1C-69347145D3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5" descr="A picture containing text&#10;&#10;Description automatically generated">
                      <a:extLst>
                        <a:ext uri="{FF2B5EF4-FFF2-40B4-BE49-F238E27FC236}">
                          <a16:creationId xmlns:a16="http://schemas.microsoft.com/office/drawing/2014/main" id="{00BE81A7-1079-DD96-AF1C-69347145D395}"/>
                        </a:ext>
                      </a:extLst>
                    </pic:cNvPr>
                    <pic:cNvPicPr>
                      <a:picLocks noChangeAspect="1"/>
                    </pic:cNvPicPr>
                  </pic:nvPicPr>
                  <pic:blipFill>
                    <a:blip r:embed="rId73"/>
                    <a:stretch>
                      <a:fillRect/>
                    </a:stretch>
                  </pic:blipFill>
                  <pic:spPr>
                    <a:xfrm>
                      <a:off x="0" y="0"/>
                      <a:ext cx="1805791" cy="595628"/>
                    </a:xfrm>
                    <a:prstGeom prst="rect">
                      <a:avLst/>
                    </a:prstGeom>
                  </pic:spPr>
                </pic:pic>
              </a:graphicData>
            </a:graphic>
          </wp:anchor>
        </w:drawing>
      </w:r>
      <w:r w:rsidRPr="00383B1E">
        <w:rPr>
          <w:noProof/>
        </w:rPr>
        <w:drawing>
          <wp:anchor distT="0" distB="0" distL="114300" distR="114300" simplePos="0" relativeHeight="251743241" behindDoc="0" locked="0" layoutInCell="1" allowOverlap="1" wp14:anchorId="098BB2FF" wp14:editId="4F5EA5CC">
            <wp:simplePos x="0" y="0"/>
            <wp:positionH relativeFrom="column">
              <wp:posOffset>4408170</wp:posOffset>
            </wp:positionH>
            <wp:positionV relativeFrom="paragraph">
              <wp:posOffset>791210</wp:posOffset>
            </wp:positionV>
            <wp:extent cx="548469" cy="121416"/>
            <wp:effectExtent l="0" t="0" r="4445" b="0"/>
            <wp:wrapNone/>
            <wp:docPr id="88" name="Picture 87">
              <a:extLst xmlns:a="http://schemas.openxmlformats.org/drawingml/2006/main">
                <a:ext uri="{FF2B5EF4-FFF2-40B4-BE49-F238E27FC236}">
                  <a16:creationId xmlns:a16="http://schemas.microsoft.com/office/drawing/2014/main" id="{A6522B8D-E9B9-83D8-7D35-D2BF247C306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7">
                      <a:extLst>
                        <a:ext uri="{FF2B5EF4-FFF2-40B4-BE49-F238E27FC236}">
                          <a16:creationId xmlns:a16="http://schemas.microsoft.com/office/drawing/2014/main" id="{A6522B8D-E9B9-83D8-7D35-D2BF247C3064}"/>
                        </a:ext>
                      </a:extLst>
                    </pic:cNvPr>
                    <pic:cNvPicPr>
                      <a:picLocks noChangeAspect="1"/>
                    </pic:cNvPicPr>
                  </pic:nvPicPr>
                  <pic:blipFill>
                    <a:blip r:embed="rId74"/>
                    <a:stretch>
                      <a:fillRect/>
                    </a:stretch>
                  </pic:blipFill>
                  <pic:spPr>
                    <a:xfrm>
                      <a:off x="0" y="0"/>
                      <a:ext cx="548469" cy="121416"/>
                    </a:xfrm>
                    <a:prstGeom prst="rect">
                      <a:avLst/>
                    </a:prstGeom>
                  </pic:spPr>
                </pic:pic>
              </a:graphicData>
            </a:graphic>
          </wp:anchor>
        </w:drawing>
      </w:r>
      <w:r w:rsidRPr="00383B1E">
        <w:rPr>
          <w:noProof/>
        </w:rPr>
        <w:drawing>
          <wp:anchor distT="0" distB="0" distL="114300" distR="114300" simplePos="0" relativeHeight="251744265" behindDoc="0" locked="0" layoutInCell="1" allowOverlap="1" wp14:anchorId="7D0B4FAF" wp14:editId="35FCDED7">
            <wp:simplePos x="0" y="0"/>
            <wp:positionH relativeFrom="column">
              <wp:posOffset>0</wp:posOffset>
            </wp:positionH>
            <wp:positionV relativeFrom="paragraph">
              <wp:posOffset>1799590</wp:posOffset>
            </wp:positionV>
            <wp:extent cx="1877093" cy="632044"/>
            <wp:effectExtent l="0" t="0" r="8890" b="0"/>
            <wp:wrapNone/>
            <wp:docPr id="90" name="Picture 89" descr="A picture containing graphical user interface&#10;&#10;Description automatically generated">
              <a:extLst xmlns:a="http://schemas.openxmlformats.org/drawingml/2006/main">
                <a:ext uri="{FF2B5EF4-FFF2-40B4-BE49-F238E27FC236}">
                  <a16:creationId xmlns:a16="http://schemas.microsoft.com/office/drawing/2014/main" id="{A139FA51-65EF-E02E-C3F8-0B301D9987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89" descr="A picture containing graphical user interface&#10;&#10;Description automatically generated">
                      <a:extLst>
                        <a:ext uri="{FF2B5EF4-FFF2-40B4-BE49-F238E27FC236}">
                          <a16:creationId xmlns:a16="http://schemas.microsoft.com/office/drawing/2014/main" id="{A139FA51-65EF-E02E-C3F8-0B301D9987B0}"/>
                        </a:ext>
                      </a:extLst>
                    </pic:cNvPr>
                    <pic:cNvPicPr>
                      <a:picLocks noChangeAspect="1"/>
                    </pic:cNvPicPr>
                  </pic:nvPicPr>
                  <pic:blipFill>
                    <a:blip r:embed="rId75"/>
                    <a:stretch>
                      <a:fillRect/>
                    </a:stretch>
                  </pic:blipFill>
                  <pic:spPr>
                    <a:xfrm>
                      <a:off x="0" y="0"/>
                      <a:ext cx="1877093" cy="632044"/>
                    </a:xfrm>
                    <a:prstGeom prst="rect">
                      <a:avLst/>
                    </a:prstGeom>
                  </pic:spPr>
                </pic:pic>
              </a:graphicData>
            </a:graphic>
          </wp:anchor>
        </w:drawing>
      </w:r>
      <w:r w:rsidRPr="00383B1E">
        <w:rPr>
          <w:noProof/>
        </w:rPr>
        <w:drawing>
          <wp:anchor distT="0" distB="0" distL="114300" distR="114300" simplePos="0" relativeHeight="251745289" behindDoc="0" locked="0" layoutInCell="1" allowOverlap="1" wp14:anchorId="40FDB818" wp14:editId="608C5053">
            <wp:simplePos x="0" y="0"/>
            <wp:positionH relativeFrom="column">
              <wp:posOffset>480060</wp:posOffset>
            </wp:positionH>
            <wp:positionV relativeFrom="paragraph">
              <wp:posOffset>1653540</wp:posOffset>
            </wp:positionV>
            <wp:extent cx="544671" cy="142088"/>
            <wp:effectExtent l="0" t="0" r="0" b="0"/>
            <wp:wrapNone/>
            <wp:docPr id="92" name="Picture 91">
              <a:extLst xmlns:a="http://schemas.openxmlformats.org/drawingml/2006/main">
                <a:ext uri="{FF2B5EF4-FFF2-40B4-BE49-F238E27FC236}">
                  <a16:creationId xmlns:a16="http://schemas.microsoft.com/office/drawing/2014/main" id="{A8E87933-BA16-8502-C185-1EC2761263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1">
                      <a:extLst>
                        <a:ext uri="{FF2B5EF4-FFF2-40B4-BE49-F238E27FC236}">
                          <a16:creationId xmlns:a16="http://schemas.microsoft.com/office/drawing/2014/main" id="{A8E87933-BA16-8502-C185-1EC2761263F8}"/>
                        </a:ext>
                      </a:extLst>
                    </pic:cNvPr>
                    <pic:cNvPicPr>
                      <a:picLocks noChangeAspect="1"/>
                    </pic:cNvPicPr>
                  </pic:nvPicPr>
                  <pic:blipFill>
                    <a:blip r:embed="rId76"/>
                    <a:stretch>
                      <a:fillRect/>
                    </a:stretch>
                  </pic:blipFill>
                  <pic:spPr>
                    <a:xfrm>
                      <a:off x="0" y="0"/>
                      <a:ext cx="544671" cy="142088"/>
                    </a:xfrm>
                    <a:prstGeom prst="rect">
                      <a:avLst/>
                    </a:prstGeom>
                  </pic:spPr>
                </pic:pic>
              </a:graphicData>
            </a:graphic>
          </wp:anchor>
        </w:drawing>
      </w:r>
      <w:r w:rsidRPr="00383B1E">
        <w:rPr>
          <w:noProof/>
        </w:rPr>
        <w:drawing>
          <wp:anchor distT="0" distB="0" distL="114300" distR="114300" simplePos="0" relativeHeight="251746313" behindDoc="0" locked="0" layoutInCell="1" allowOverlap="1" wp14:anchorId="01F277AB" wp14:editId="4DE583BB">
            <wp:simplePos x="0" y="0"/>
            <wp:positionH relativeFrom="column">
              <wp:posOffset>1776095</wp:posOffset>
            </wp:positionH>
            <wp:positionV relativeFrom="paragraph">
              <wp:posOffset>1809115</wp:posOffset>
            </wp:positionV>
            <wp:extent cx="2113004" cy="688629"/>
            <wp:effectExtent l="0" t="0" r="1905" b="0"/>
            <wp:wrapNone/>
            <wp:docPr id="94" name="Picture 93" descr="Chart, funnel chart&#10;&#10;Description automatically generated">
              <a:extLst xmlns:a="http://schemas.openxmlformats.org/drawingml/2006/main">
                <a:ext uri="{FF2B5EF4-FFF2-40B4-BE49-F238E27FC236}">
                  <a16:creationId xmlns:a16="http://schemas.microsoft.com/office/drawing/2014/main" id="{A3B6A952-2084-9F04-FD9F-18E5E40788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3" descr="Chart, funnel chart&#10;&#10;Description automatically generated">
                      <a:extLst>
                        <a:ext uri="{FF2B5EF4-FFF2-40B4-BE49-F238E27FC236}">
                          <a16:creationId xmlns:a16="http://schemas.microsoft.com/office/drawing/2014/main" id="{A3B6A952-2084-9F04-FD9F-18E5E407880B}"/>
                        </a:ext>
                      </a:extLst>
                    </pic:cNvPr>
                    <pic:cNvPicPr>
                      <a:picLocks noChangeAspect="1"/>
                    </pic:cNvPicPr>
                  </pic:nvPicPr>
                  <pic:blipFill>
                    <a:blip r:embed="rId77"/>
                    <a:stretch>
                      <a:fillRect/>
                    </a:stretch>
                  </pic:blipFill>
                  <pic:spPr>
                    <a:xfrm>
                      <a:off x="0" y="0"/>
                      <a:ext cx="2113004" cy="688629"/>
                    </a:xfrm>
                    <a:prstGeom prst="rect">
                      <a:avLst/>
                    </a:prstGeom>
                  </pic:spPr>
                </pic:pic>
              </a:graphicData>
            </a:graphic>
          </wp:anchor>
        </w:drawing>
      </w:r>
      <w:r w:rsidRPr="00383B1E">
        <w:rPr>
          <w:noProof/>
        </w:rPr>
        <w:drawing>
          <wp:anchor distT="0" distB="0" distL="114300" distR="114300" simplePos="0" relativeHeight="251747337" behindDoc="0" locked="0" layoutInCell="1" allowOverlap="1" wp14:anchorId="78FB8801" wp14:editId="649D94DC">
            <wp:simplePos x="0" y="0"/>
            <wp:positionH relativeFrom="column">
              <wp:posOffset>2449830</wp:posOffset>
            </wp:positionH>
            <wp:positionV relativeFrom="paragraph">
              <wp:posOffset>1648460</wp:posOffset>
            </wp:positionV>
            <wp:extent cx="664483" cy="151463"/>
            <wp:effectExtent l="0" t="0" r="2540" b="1270"/>
            <wp:wrapNone/>
            <wp:docPr id="96" name="Picture 95">
              <a:extLst xmlns:a="http://schemas.openxmlformats.org/drawingml/2006/main">
                <a:ext uri="{FF2B5EF4-FFF2-40B4-BE49-F238E27FC236}">
                  <a16:creationId xmlns:a16="http://schemas.microsoft.com/office/drawing/2014/main" id="{4574DAC3-1B9D-1C27-33E8-66D86ECC60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5">
                      <a:extLst>
                        <a:ext uri="{FF2B5EF4-FFF2-40B4-BE49-F238E27FC236}">
                          <a16:creationId xmlns:a16="http://schemas.microsoft.com/office/drawing/2014/main" id="{4574DAC3-1B9D-1C27-33E8-66D86ECC604C}"/>
                        </a:ext>
                      </a:extLst>
                    </pic:cNvPr>
                    <pic:cNvPicPr>
                      <a:picLocks noChangeAspect="1"/>
                    </pic:cNvPicPr>
                  </pic:nvPicPr>
                  <pic:blipFill>
                    <a:blip r:embed="rId78"/>
                    <a:stretch>
                      <a:fillRect/>
                    </a:stretch>
                  </pic:blipFill>
                  <pic:spPr>
                    <a:xfrm>
                      <a:off x="0" y="0"/>
                      <a:ext cx="664483" cy="151463"/>
                    </a:xfrm>
                    <a:prstGeom prst="rect">
                      <a:avLst/>
                    </a:prstGeom>
                  </pic:spPr>
                </pic:pic>
              </a:graphicData>
            </a:graphic>
          </wp:anchor>
        </w:drawing>
      </w:r>
      <w:r w:rsidRPr="00383B1E">
        <w:rPr>
          <w:noProof/>
        </w:rPr>
        <w:drawing>
          <wp:anchor distT="0" distB="0" distL="114300" distR="114300" simplePos="0" relativeHeight="251748361" behindDoc="0" locked="0" layoutInCell="1" allowOverlap="1" wp14:anchorId="0C649790" wp14:editId="0A172869">
            <wp:simplePos x="0" y="0"/>
            <wp:positionH relativeFrom="column">
              <wp:posOffset>3872230</wp:posOffset>
            </wp:positionH>
            <wp:positionV relativeFrom="paragraph">
              <wp:posOffset>1792605</wp:posOffset>
            </wp:positionV>
            <wp:extent cx="1924231" cy="609657"/>
            <wp:effectExtent l="0" t="0" r="0" b="0"/>
            <wp:wrapNone/>
            <wp:docPr id="98" name="Picture 97" descr="Graphical user interface&#10;&#10;Description automatically generated with low confidence">
              <a:extLst xmlns:a="http://schemas.openxmlformats.org/drawingml/2006/main">
                <a:ext uri="{FF2B5EF4-FFF2-40B4-BE49-F238E27FC236}">
                  <a16:creationId xmlns:a16="http://schemas.microsoft.com/office/drawing/2014/main" id="{9F58B6BB-71A8-9E36-9301-F53EE6F703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7" descr="Graphical user interface&#10;&#10;Description automatically generated with low confidence">
                      <a:extLst>
                        <a:ext uri="{FF2B5EF4-FFF2-40B4-BE49-F238E27FC236}">
                          <a16:creationId xmlns:a16="http://schemas.microsoft.com/office/drawing/2014/main" id="{9F58B6BB-71A8-9E36-9301-F53EE6F7034E}"/>
                        </a:ext>
                      </a:extLst>
                    </pic:cNvPr>
                    <pic:cNvPicPr>
                      <a:picLocks noChangeAspect="1"/>
                    </pic:cNvPicPr>
                  </pic:nvPicPr>
                  <pic:blipFill>
                    <a:blip r:embed="rId79"/>
                    <a:stretch>
                      <a:fillRect/>
                    </a:stretch>
                  </pic:blipFill>
                  <pic:spPr>
                    <a:xfrm>
                      <a:off x="0" y="0"/>
                      <a:ext cx="1924231" cy="609657"/>
                    </a:xfrm>
                    <a:prstGeom prst="rect">
                      <a:avLst/>
                    </a:prstGeom>
                  </pic:spPr>
                </pic:pic>
              </a:graphicData>
            </a:graphic>
          </wp:anchor>
        </w:drawing>
      </w:r>
      <w:r w:rsidRPr="00383B1E">
        <w:rPr>
          <w:noProof/>
        </w:rPr>
        <w:drawing>
          <wp:anchor distT="0" distB="0" distL="114300" distR="114300" simplePos="0" relativeHeight="251749385" behindDoc="0" locked="0" layoutInCell="1" allowOverlap="1" wp14:anchorId="3576075B" wp14:editId="0C050547">
            <wp:simplePos x="0" y="0"/>
            <wp:positionH relativeFrom="column">
              <wp:posOffset>4453255</wp:posOffset>
            </wp:positionH>
            <wp:positionV relativeFrom="paragraph">
              <wp:posOffset>1636395</wp:posOffset>
            </wp:positionV>
            <wp:extent cx="515759" cy="153896"/>
            <wp:effectExtent l="0" t="0" r="0" b="0"/>
            <wp:wrapNone/>
            <wp:docPr id="100" name="Picture 99">
              <a:extLst xmlns:a="http://schemas.openxmlformats.org/drawingml/2006/main">
                <a:ext uri="{FF2B5EF4-FFF2-40B4-BE49-F238E27FC236}">
                  <a16:creationId xmlns:a16="http://schemas.microsoft.com/office/drawing/2014/main" id="{609AA30B-C99D-667D-10CF-38625019C9B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99">
                      <a:extLst>
                        <a:ext uri="{FF2B5EF4-FFF2-40B4-BE49-F238E27FC236}">
                          <a16:creationId xmlns:a16="http://schemas.microsoft.com/office/drawing/2014/main" id="{609AA30B-C99D-667D-10CF-38625019C9B1}"/>
                        </a:ext>
                      </a:extLst>
                    </pic:cNvPr>
                    <pic:cNvPicPr>
                      <a:picLocks noChangeAspect="1"/>
                    </pic:cNvPicPr>
                  </pic:nvPicPr>
                  <pic:blipFill>
                    <a:blip r:embed="rId80"/>
                    <a:stretch>
                      <a:fillRect/>
                    </a:stretch>
                  </pic:blipFill>
                  <pic:spPr>
                    <a:xfrm>
                      <a:off x="0" y="0"/>
                      <a:ext cx="515759" cy="153896"/>
                    </a:xfrm>
                    <a:prstGeom prst="rect">
                      <a:avLst/>
                    </a:prstGeom>
                  </pic:spPr>
                </pic:pic>
              </a:graphicData>
            </a:graphic>
          </wp:anchor>
        </w:drawing>
      </w:r>
    </w:p>
    <w:p w14:paraId="26AFC161" w14:textId="3F9A7883" w:rsidR="00383B1E" w:rsidRDefault="00383B1E" w:rsidP="005944B3"/>
    <w:p w14:paraId="2C0A829C" w14:textId="2A4163CE" w:rsidR="000226F2" w:rsidRDefault="000226F2" w:rsidP="005944B3"/>
    <w:p w14:paraId="299E941A" w14:textId="43A4811D" w:rsidR="000226F2" w:rsidRDefault="000226F2" w:rsidP="005944B3"/>
    <w:p w14:paraId="18F9FCF2" w14:textId="4969875C" w:rsidR="000226F2" w:rsidRDefault="000226F2" w:rsidP="005944B3"/>
    <w:p w14:paraId="676FB461" w14:textId="77777777" w:rsidR="00E4021D" w:rsidRDefault="00E4021D" w:rsidP="00E4021D">
      <w:pPr>
        <w:rPr>
          <w:b/>
          <w:bCs/>
        </w:rPr>
      </w:pPr>
    </w:p>
    <w:p w14:paraId="7FC5E4E3" w14:textId="77777777" w:rsidR="00E4021D" w:rsidRDefault="00E4021D" w:rsidP="00E4021D">
      <w:pPr>
        <w:rPr>
          <w:b/>
          <w:bCs/>
        </w:rPr>
      </w:pPr>
    </w:p>
    <w:p w14:paraId="7F8C5296" w14:textId="77777777" w:rsidR="00E4021D" w:rsidRDefault="00E4021D" w:rsidP="00E4021D">
      <w:pPr>
        <w:rPr>
          <w:b/>
          <w:bCs/>
        </w:rPr>
      </w:pPr>
    </w:p>
    <w:p w14:paraId="25E8DD7B" w14:textId="77777777" w:rsidR="00E4021D" w:rsidRDefault="00E4021D" w:rsidP="00E4021D">
      <w:pPr>
        <w:rPr>
          <w:b/>
          <w:bCs/>
        </w:rPr>
      </w:pPr>
    </w:p>
    <w:p w14:paraId="2932D5A0" w14:textId="77777777" w:rsidR="00E4021D" w:rsidRDefault="00E4021D" w:rsidP="00E4021D">
      <w:pPr>
        <w:rPr>
          <w:b/>
          <w:bCs/>
        </w:rPr>
      </w:pPr>
    </w:p>
    <w:p w14:paraId="516BA4E5" w14:textId="36EF9D5B" w:rsidR="00E4021D" w:rsidRPr="00496AF4" w:rsidRDefault="00E4021D" w:rsidP="00E4021D">
      <w:pPr>
        <w:rPr>
          <w:b/>
          <w:bCs/>
        </w:rPr>
      </w:pPr>
      <w:r w:rsidRPr="00496AF4">
        <w:rPr>
          <w:b/>
          <w:bCs/>
        </w:rPr>
        <w:t xml:space="preserve">Appendix </w:t>
      </w:r>
      <w:r>
        <w:rPr>
          <w:b/>
          <w:bCs/>
        </w:rPr>
        <w:t>H</w:t>
      </w:r>
      <w:r w:rsidRPr="00496AF4">
        <w:rPr>
          <w:b/>
          <w:bCs/>
        </w:rPr>
        <w:t>:</w:t>
      </w:r>
    </w:p>
    <w:p w14:paraId="240DFE00" w14:textId="5BC108D2" w:rsidR="00383B1E" w:rsidRDefault="0060662B" w:rsidP="00E4021D">
      <w:r w:rsidRPr="0060662B">
        <w:t>MGT6203 - Team 84 Project Plan</w:t>
      </w:r>
    </w:p>
    <w:tbl>
      <w:tblPr>
        <w:tblW w:w="8600" w:type="dxa"/>
        <w:tblLook w:val="04A0" w:firstRow="1" w:lastRow="0" w:firstColumn="1" w:lastColumn="0" w:noHBand="0" w:noVBand="1"/>
      </w:tblPr>
      <w:tblGrid>
        <w:gridCol w:w="3100"/>
        <w:gridCol w:w="2200"/>
        <w:gridCol w:w="1167"/>
        <w:gridCol w:w="1167"/>
        <w:gridCol w:w="1084"/>
      </w:tblGrid>
      <w:tr w:rsidR="009F2CB0" w:rsidRPr="009F2CB0" w14:paraId="4E1A72C6" w14:textId="77777777" w:rsidTr="009F2CB0">
        <w:trPr>
          <w:trHeight w:val="300"/>
        </w:trPr>
        <w:tc>
          <w:tcPr>
            <w:tcW w:w="3100" w:type="dxa"/>
            <w:tcBorders>
              <w:top w:val="single" w:sz="8" w:space="0" w:color="D9D9D9"/>
              <w:left w:val="nil"/>
              <w:bottom w:val="single" w:sz="8" w:space="0" w:color="D9D9D9"/>
              <w:right w:val="nil"/>
            </w:tcBorders>
            <w:shd w:val="clear" w:color="000000" w:fill="B8CCE4"/>
            <w:vAlign w:val="center"/>
            <w:hideMark/>
          </w:tcPr>
          <w:p w14:paraId="09E1FFCA" w14:textId="77777777" w:rsidR="009F2CB0" w:rsidRPr="009F2CB0" w:rsidRDefault="009F2CB0" w:rsidP="009F2CB0">
            <w:pPr>
              <w:spacing w:after="0" w:line="240" w:lineRule="auto"/>
              <w:rPr>
                <w:rFonts w:ascii="Calibri" w:eastAsia="Times New Roman" w:hAnsi="Calibri" w:cs="Calibri"/>
                <w:b/>
                <w:bCs/>
                <w:color w:val="000000"/>
              </w:rPr>
            </w:pPr>
            <w:r w:rsidRPr="009F2CB0">
              <w:rPr>
                <w:rFonts w:ascii="Calibri" w:eastAsia="Times New Roman" w:hAnsi="Calibri" w:cs="Calibri"/>
                <w:b/>
                <w:bCs/>
                <w:color w:val="000000"/>
              </w:rPr>
              <w:t>Proposal</w:t>
            </w:r>
          </w:p>
        </w:tc>
        <w:tc>
          <w:tcPr>
            <w:tcW w:w="2200" w:type="dxa"/>
            <w:tcBorders>
              <w:top w:val="single" w:sz="8" w:space="0" w:color="D9D9D9"/>
              <w:left w:val="nil"/>
              <w:bottom w:val="single" w:sz="8" w:space="0" w:color="D9D9D9"/>
              <w:right w:val="nil"/>
            </w:tcBorders>
            <w:shd w:val="clear" w:color="000000" w:fill="B8CCE4"/>
            <w:vAlign w:val="center"/>
            <w:hideMark/>
          </w:tcPr>
          <w:p w14:paraId="3E1E9ABC"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Team Members</w:t>
            </w:r>
          </w:p>
        </w:tc>
        <w:tc>
          <w:tcPr>
            <w:tcW w:w="1040" w:type="dxa"/>
            <w:tcBorders>
              <w:top w:val="single" w:sz="8" w:space="0" w:color="D9D9D9"/>
              <w:left w:val="nil"/>
              <w:bottom w:val="single" w:sz="8" w:space="0" w:color="D9D9D9"/>
              <w:right w:val="nil"/>
            </w:tcBorders>
            <w:shd w:val="clear" w:color="000000" w:fill="B8CCE4"/>
            <w:vAlign w:val="center"/>
            <w:hideMark/>
          </w:tcPr>
          <w:p w14:paraId="3722FA89"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 xml:space="preserve">Start </w:t>
            </w:r>
          </w:p>
        </w:tc>
        <w:tc>
          <w:tcPr>
            <w:tcW w:w="1040" w:type="dxa"/>
            <w:tcBorders>
              <w:top w:val="single" w:sz="8" w:space="0" w:color="D9D9D9"/>
              <w:left w:val="nil"/>
              <w:bottom w:val="single" w:sz="8" w:space="0" w:color="D9D9D9"/>
              <w:right w:val="nil"/>
            </w:tcBorders>
            <w:shd w:val="clear" w:color="000000" w:fill="B8CCE4"/>
            <w:vAlign w:val="center"/>
            <w:hideMark/>
          </w:tcPr>
          <w:p w14:paraId="53F2243F"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Complete</w:t>
            </w:r>
          </w:p>
        </w:tc>
        <w:tc>
          <w:tcPr>
            <w:tcW w:w="1220" w:type="dxa"/>
            <w:tcBorders>
              <w:top w:val="single" w:sz="8" w:space="0" w:color="D9D9D9"/>
              <w:left w:val="nil"/>
              <w:bottom w:val="single" w:sz="8" w:space="0" w:color="D9D9D9"/>
              <w:right w:val="nil"/>
            </w:tcBorders>
            <w:shd w:val="clear" w:color="000000" w:fill="B8CCE4"/>
            <w:vAlign w:val="center"/>
            <w:hideMark/>
          </w:tcPr>
          <w:p w14:paraId="0B6573DC"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Status</w:t>
            </w:r>
          </w:p>
        </w:tc>
      </w:tr>
      <w:tr w:rsidR="009F2CB0" w:rsidRPr="009F2CB0" w14:paraId="67C0D4FA" w14:textId="77777777" w:rsidTr="009F2CB0">
        <w:trPr>
          <w:trHeight w:val="300"/>
        </w:trPr>
        <w:tc>
          <w:tcPr>
            <w:tcW w:w="3100" w:type="dxa"/>
            <w:tcBorders>
              <w:top w:val="nil"/>
              <w:left w:val="nil"/>
              <w:bottom w:val="single" w:sz="8" w:space="0" w:color="D9D9D9"/>
              <w:right w:val="nil"/>
            </w:tcBorders>
            <w:shd w:val="clear" w:color="000000" w:fill="DCE6F1"/>
            <w:vAlign w:val="center"/>
            <w:hideMark/>
          </w:tcPr>
          <w:p w14:paraId="67B1E414"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Explore Data Sets</w:t>
            </w:r>
          </w:p>
        </w:tc>
        <w:tc>
          <w:tcPr>
            <w:tcW w:w="2200" w:type="dxa"/>
            <w:tcBorders>
              <w:top w:val="nil"/>
              <w:left w:val="nil"/>
              <w:bottom w:val="single" w:sz="8" w:space="0" w:color="D9D9D9"/>
              <w:right w:val="nil"/>
            </w:tcBorders>
            <w:shd w:val="clear" w:color="000000" w:fill="DCE6F1"/>
            <w:vAlign w:val="center"/>
            <w:hideMark/>
          </w:tcPr>
          <w:p w14:paraId="2E87BE6A"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ALL</w:t>
            </w:r>
          </w:p>
        </w:tc>
        <w:tc>
          <w:tcPr>
            <w:tcW w:w="1040" w:type="dxa"/>
            <w:tcBorders>
              <w:top w:val="nil"/>
              <w:left w:val="nil"/>
              <w:bottom w:val="single" w:sz="8" w:space="0" w:color="D9D9D9"/>
              <w:right w:val="nil"/>
            </w:tcBorders>
            <w:shd w:val="clear" w:color="000000" w:fill="DCE6F1"/>
            <w:vAlign w:val="center"/>
            <w:hideMark/>
          </w:tcPr>
          <w:p w14:paraId="28A0B89C"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6/2022</w:t>
            </w:r>
          </w:p>
        </w:tc>
        <w:tc>
          <w:tcPr>
            <w:tcW w:w="1040" w:type="dxa"/>
            <w:tcBorders>
              <w:top w:val="nil"/>
              <w:left w:val="nil"/>
              <w:bottom w:val="single" w:sz="8" w:space="0" w:color="D9D9D9"/>
              <w:right w:val="nil"/>
            </w:tcBorders>
            <w:shd w:val="clear" w:color="000000" w:fill="DCE6F1"/>
            <w:vAlign w:val="center"/>
            <w:hideMark/>
          </w:tcPr>
          <w:p w14:paraId="38D6F2D1"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10/2022</w:t>
            </w:r>
          </w:p>
        </w:tc>
        <w:tc>
          <w:tcPr>
            <w:tcW w:w="1220" w:type="dxa"/>
            <w:tcBorders>
              <w:top w:val="nil"/>
              <w:left w:val="nil"/>
              <w:bottom w:val="single" w:sz="8" w:space="0" w:color="D9D9D9"/>
              <w:right w:val="nil"/>
            </w:tcBorders>
            <w:shd w:val="clear" w:color="000000" w:fill="DCE6F1"/>
            <w:vAlign w:val="center"/>
            <w:hideMark/>
          </w:tcPr>
          <w:p w14:paraId="292E13F8"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1E3DA639" w14:textId="77777777" w:rsidTr="009F2CB0">
        <w:trPr>
          <w:trHeight w:val="300"/>
        </w:trPr>
        <w:tc>
          <w:tcPr>
            <w:tcW w:w="3100" w:type="dxa"/>
            <w:tcBorders>
              <w:top w:val="nil"/>
              <w:left w:val="nil"/>
              <w:bottom w:val="single" w:sz="8" w:space="0" w:color="D9D9D9"/>
              <w:right w:val="nil"/>
            </w:tcBorders>
            <w:shd w:val="clear" w:color="000000" w:fill="DCE6F1"/>
            <w:vAlign w:val="center"/>
            <w:hideMark/>
          </w:tcPr>
          <w:p w14:paraId="6BB76A63"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Choose Data Set</w:t>
            </w:r>
          </w:p>
        </w:tc>
        <w:tc>
          <w:tcPr>
            <w:tcW w:w="2200" w:type="dxa"/>
            <w:tcBorders>
              <w:top w:val="nil"/>
              <w:left w:val="nil"/>
              <w:bottom w:val="single" w:sz="8" w:space="0" w:color="D9D9D9"/>
              <w:right w:val="nil"/>
            </w:tcBorders>
            <w:shd w:val="clear" w:color="000000" w:fill="DCE6F1"/>
            <w:vAlign w:val="center"/>
            <w:hideMark/>
          </w:tcPr>
          <w:p w14:paraId="7679438F"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ALL</w:t>
            </w:r>
          </w:p>
        </w:tc>
        <w:tc>
          <w:tcPr>
            <w:tcW w:w="1040" w:type="dxa"/>
            <w:tcBorders>
              <w:top w:val="nil"/>
              <w:left w:val="nil"/>
              <w:bottom w:val="single" w:sz="8" w:space="0" w:color="D9D9D9"/>
              <w:right w:val="nil"/>
            </w:tcBorders>
            <w:shd w:val="clear" w:color="000000" w:fill="DCE6F1"/>
            <w:vAlign w:val="center"/>
            <w:hideMark/>
          </w:tcPr>
          <w:p w14:paraId="2521BEDC"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13/2022</w:t>
            </w:r>
          </w:p>
        </w:tc>
        <w:tc>
          <w:tcPr>
            <w:tcW w:w="1040" w:type="dxa"/>
            <w:tcBorders>
              <w:top w:val="nil"/>
              <w:left w:val="nil"/>
              <w:bottom w:val="single" w:sz="8" w:space="0" w:color="D9D9D9"/>
              <w:right w:val="nil"/>
            </w:tcBorders>
            <w:shd w:val="clear" w:color="000000" w:fill="DCE6F1"/>
            <w:vAlign w:val="center"/>
            <w:hideMark/>
          </w:tcPr>
          <w:p w14:paraId="1AA3C5C8"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17/2022</w:t>
            </w:r>
          </w:p>
        </w:tc>
        <w:tc>
          <w:tcPr>
            <w:tcW w:w="1220" w:type="dxa"/>
            <w:tcBorders>
              <w:top w:val="nil"/>
              <w:left w:val="nil"/>
              <w:bottom w:val="single" w:sz="8" w:space="0" w:color="D9D9D9"/>
              <w:right w:val="nil"/>
            </w:tcBorders>
            <w:shd w:val="clear" w:color="000000" w:fill="DCE6F1"/>
            <w:vAlign w:val="center"/>
            <w:hideMark/>
          </w:tcPr>
          <w:p w14:paraId="17E7448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35D58E95" w14:textId="77777777" w:rsidTr="009F2CB0">
        <w:trPr>
          <w:trHeight w:val="300"/>
        </w:trPr>
        <w:tc>
          <w:tcPr>
            <w:tcW w:w="3100" w:type="dxa"/>
            <w:tcBorders>
              <w:top w:val="nil"/>
              <w:left w:val="nil"/>
              <w:bottom w:val="single" w:sz="8" w:space="0" w:color="D9D9D9"/>
              <w:right w:val="nil"/>
            </w:tcBorders>
            <w:shd w:val="clear" w:color="000000" w:fill="DCE6F1"/>
            <w:vAlign w:val="center"/>
            <w:hideMark/>
          </w:tcPr>
          <w:p w14:paraId="3E1E99BF"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Data download APIs</w:t>
            </w:r>
          </w:p>
        </w:tc>
        <w:tc>
          <w:tcPr>
            <w:tcW w:w="2200" w:type="dxa"/>
            <w:tcBorders>
              <w:top w:val="nil"/>
              <w:left w:val="nil"/>
              <w:bottom w:val="single" w:sz="8" w:space="0" w:color="D9D9D9"/>
              <w:right w:val="nil"/>
            </w:tcBorders>
            <w:shd w:val="clear" w:color="000000" w:fill="DCE6F1"/>
            <w:vAlign w:val="center"/>
            <w:hideMark/>
          </w:tcPr>
          <w:p w14:paraId="36FD0157"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Jonathan, Vignesh</w:t>
            </w:r>
          </w:p>
        </w:tc>
        <w:tc>
          <w:tcPr>
            <w:tcW w:w="1040" w:type="dxa"/>
            <w:tcBorders>
              <w:top w:val="nil"/>
              <w:left w:val="nil"/>
              <w:bottom w:val="single" w:sz="8" w:space="0" w:color="D9D9D9"/>
              <w:right w:val="nil"/>
            </w:tcBorders>
            <w:shd w:val="clear" w:color="000000" w:fill="DCE6F1"/>
            <w:vAlign w:val="center"/>
            <w:hideMark/>
          </w:tcPr>
          <w:p w14:paraId="23292EF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15/2022</w:t>
            </w:r>
          </w:p>
        </w:tc>
        <w:tc>
          <w:tcPr>
            <w:tcW w:w="1040" w:type="dxa"/>
            <w:tcBorders>
              <w:top w:val="nil"/>
              <w:left w:val="nil"/>
              <w:bottom w:val="single" w:sz="8" w:space="0" w:color="D9D9D9"/>
              <w:right w:val="nil"/>
            </w:tcBorders>
            <w:shd w:val="clear" w:color="000000" w:fill="DCE6F1"/>
            <w:vAlign w:val="center"/>
            <w:hideMark/>
          </w:tcPr>
          <w:p w14:paraId="7DFC6537"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0/2022</w:t>
            </w:r>
          </w:p>
        </w:tc>
        <w:tc>
          <w:tcPr>
            <w:tcW w:w="1220" w:type="dxa"/>
            <w:tcBorders>
              <w:top w:val="nil"/>
              <w:left w:val="nil"/>
              <w:bottom w:val="single" w:sz="8" w:space="0" w:color="D9D9D9"/>
              <w:right w:val="nil"/>
            </w:tcBorders>
            <w:shd w:val="clear" w:color="000000" w:fill="DCE6F1"/>
            <w:vAlign w:val="center"/>
            <w:hideMark/>
          </w:tcPr>
          <w:p w14:paraId="56C3EFDB"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30E24171" w14:textId="77777777" w:rsidTr="009F2CB0">
        <w:trPr>
          <w:trHeight w:val="300"/>
        </w:trPr>
        <w:tc>
          <w:tcPr>
            <w:tcW w:w="3100" w:type="dxa"/>
            <w:tcBorders>
              <w:top w:val="nil"/>
              <w:left w:val="nil"/>
              <w:bottom w:val="single" w:sz="8" w:space="0" w:color="D9D9D9"/>
              <w:right w:val="nil"/>
            </w:tcBorders>
            <w:shd w:val="clear" w:color="000000" w:fill="DCE6F1"/>
            <w:vAlign w:val="center"/>
            <w:hideMark/>
          </w:tcPr>
          <w:p w14:paraId="5CCBC4CA"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Data Exploration</w:t>
            </w:r>
          </w:p>
        </w:tc>
        <w:tc>
          <w:tcPr>
            <w:tcW w:w="2200" w:type="dxa"/>
            <w:tcBorders>
              <w:top w:val="nil"/>
              <w:left w:val="nil"/>
              <w:bottom w:val="single" w:sz="8" w:space="0" w:color="D9D9D9"/>
              <w:right w:val="nil"/>
            </w:tcBorders>
            <w:shd w:val="clear" w:color="000000" w:fill="DCE6F1"/>
            <w:vAlign w:val="center"/>
            <w:hideMark/>
          </w:tcPr>
          <w:p w14:paraId="10497159"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Siddharth, Reena</w:t>
            </w:r>
          </w:p>
        </w:tc>
        <w:tc>
          <w:tcPr>
            <w:tcW w:w="1040" w:type="dxa"/>
            <w:tcBorders>
              <w:top w:val="nil"/>
              <w:left w:val="nil"/>
              <w:bottom w:val="single" w:sz="8" w:space="0" w:color="D9D9D9"/>
              <w:right w:val="nil"/>
            </w:tcBorders>
            <w:shd w:val="clear" w:color="000000" w:fill="DCE6F1"/>
            <w:vAlign w:val="center"/>
            <w:hideMark/>
          </w:tcPr>
          <w:p w14:paraId="6C8E0F63"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15/2022</w:t>
            </w:r>
          </w:p>
        </w:tc>
        <w:tc>
          <w:tcPr>
            <w:tcW w:w="1040" w:type="dxa"/>
            <w:tcBorders>
              <w:top w:val="nil"/>
              <w:left w:val="nil"/>
              <w:bottom w:val="single" w:sz="8" w:space="0" w:color="D9D9D9"/>
              <w:right w:val="nil"/>
            </w:tcBorders>
            <w:shd w:val="clear" w:color="000000" w:fill="DCE6F1"/>
            <w:vAlign w:val="center"/>
            <w:hideMark/>
          </w:tcPr>
          <w:p w14:paraId="20F141A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0/2022</w:t>
            </w:r>
          </w:p>
        </w:tc>
        <w:tc>
          <w:tcPr>
            <w:tcW w:w="1220" w:type="dxa"/>
            <w:tcBorders>
              <w:top w:val="nil"/>
              <w:left w:val="nil"/>
              <w:bottom w:val="single" w:sz="8" w:space="0" w:color="D9D9D9"/>
              <w:right w:val="nil"/>
            </w:tcBorders>
            <w:shd w:val="clear" w:color="000000" w:fill="DCE6F1"/>
            <w:vAlign w:val="center"/>
            <w:hideMark/>
          </w:tcPr>
          <w:p w14:paraId="6271554C"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2744B95A" w14:textId="77777777" w:rsidTr="009F2CB0">
        <w:trPr>
          <w:trHeight w:val="300"/>
        </w:trPr>
        <w:tc>
          <w:tcPr>
            <w:tcW w:w="3100" w:type="dxa"/>
            <w:tcBorders>
              <w:top w:val="nil"/>
              <w:left w:val="nil"/>
              <w:bottom w:val="single" w:sz="8" w:space="0" w:color="D9D9D9"/>
              <w:right w:val="nil"/>
            </w:tcBorders>
            <w:shd w:val="clear" w:color="000000" w:fill="DCE6F1"/>
            <w:vAlign w:val="center"/>
            <w:hideMark/>
          </w:tcPr>
          <w:p w14:paraId="72F5570D"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Project Timeline creation</w:t>
            </w:r>
          </w:p>
        </w:tc>
        <w:tc>
          <w:tcPr>
            <w:tcW w:w="2200" w:type="dxa"/>
            <w:tcBorders>
              <w:top w:val="nil"/>
              <w:left w:val="nil"/>
              <w:bottom w:val="single" w:sz="8" w:space="0" w:color="D9D9D9"/>
              <w:right w:val="nil"/>
            </w:tcBorders>
            <w:shd w:val="clear" w:color="000000" w:fill="DCE6F1"/>
            <w:vAlign w:val="center"/>
            <w:hideMark/>
          </w:tcPr>
          <w:p w14:paraId="4919871B"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Vignesh, Siddharth</w:t>
            </w:r>
          </w:p>
        </w:tc>
        <w:tc>
          <w:tcPr>
            <w:tcW w:w="1040" w:type="dxa"/>
            <w:tcBorders>
              <w:top w:val="nil"/>
              <w:left w:val="nil"/>
              <w:bottom w:val="single" w:sz="8" w:space="0" w:color="D9D9D9"/>
              <w:right w:val="nil"/>
            </w:tcBorders>
            <w:shd w:val="clear" w:color="000000" w:fill="DCE6F1"/>
            <w:vAlign w:val="center"/>
            <w:hideMark/>
          </w:tcPr>
          <w:p w14:paraId="7360FA89"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0/2022</w:t>
            </w:r>
          </w:p>
        </w:tc>
        <w:tc>
          <w:tcPr>
            <w:tcW w:w="1040" w:type="dxa"/>
            <w:tcBorders>
              <w:top w:val="nil"/>
              <w:left w:val="nil"/>
              <w:bottom w:val="single" w:sz="8" w:space="0" w:color="D9D9D9"/>
              <w:right w:val="nil"/>
            </w:tcBorders>
            <w:shd w:val="clear" w:color="000000" w:fill="DCE6F1"/>
            <w:vAlign w:val="center"/>
            <w:hideMark/>
          </w:tcPr>
          <w:p w14:paraId="6A7850E7"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2/2022</w:t>
            </w:r>
          </w:p>
        </w:tc>
        <w:tc>
          <w:tcPr>
            <w:tcW w:w="1220" w:type="dxa"/>
            <w:tcBorders>
              <w:top w:val="nil"/>
              <w:left w:val="nil"/>
              <w:bottom w:val="single" w:sz="8" w:space="0" w:color="D9D9D9"/>
              <w:right w:val="nil"/>
            </w:tcBorders>
            <w:shd w:val="clear" w:color="000000" w:fill="DCE6F1"/>
            <w:vAlign w:val="center"/>
            <w:hideMark/>
          </w:tcPr>
          <w:p w14:paraId="24C4A6EE"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5EB39838" w14:textId="77777777" w:rsidTr="009F2CB0">
        <w:trPr>
          <w:trHeight w:val="300"/>
        </w:trPr>
        <w:tc>
          <w:tcPr>
            <w:tcW w:w="3100" w:type="dxa"/>
            <w:tcBorders>
              <w:top w:val="nil"/>
              <w:left w:val="nil"/>
              <w:bottom w:val="single" w:sz="8" w:space="0" w:color="D9D9D9"/>
              <w:right w:val="nil"/>
            </w:tcBorders>
            <w:shd w:val="clear" w:color="000000" w:fill="DCE6F1"/>
            <w:vAlign w:val="center"/>
            <w:hideMark/>
          </w:tcPr>
          <w:p w14:paraId="128770B7"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Proposal Document</w:t>
            </w:r>
          </w:p>
        </w:tc>
        <w:tc>
          <w:tcPr>
            <w:tcW w:w="2200" w:type="dxa"/>
            <w:tcBorders>
              <w:top w:val="nil"/>
              <w:left w:val="nil"/>
              <w:bottom w:val="single" w:sz="8" w:space="0" w:color="D9D9D9"/>
              <w:right w:val="nil"/>
            </w:tcBorders>
            <w:shd w:val="clear" w:color="000000" w:fill="DCE6F1"/>
            <w:vAlign w:val="center"/>
            <w:hideMark/>
          </w:tcPr>
          <w:p w14:paraId="70FBC6B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ALL</w:t>
            </w:r>
          </w:p>
        </w:tc>
        <w:tc>
          <w:tcPr>
            <w:tcW w:w="1040" w:type="dxa"/>
            <w:tcBorders>
              <w:top w:val="nil"/>
              <w:left w:val="nil"/>
              <w:bottom w:val="single" w:sz="8" w:space="0" w:color="D9D9D9"/>
              <w:right w:val="nil"/>
            </w:tcBorders>
            <w:shd w:val="clear" w:color="000000" w:fill="DCE6F1"/>
            <w:vAlign w:val="center"/>
            <w:hideMark/>
          </w:tcPr>
          <w:p w14:paraId="06042B96"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0/2022</w:t>
            </w:r>
          </w:p>
        </w:tc>
        <w:tc>
          <w:tcPr>
            <w:tcW w:w="1040" w:type="dxa"/>
            <w:tcBorders>
              <w:top w:val="nil"/>
              <w:left w:val="nil"/>
              <w:bottom w:val="single" w:sz="8" w:space="0" w:color="D9D9D9"/>
              <w:right w:val="nil"/>
            </w:tcBorders>
            <w:shd w:val="clear" w:color="000000" w:fill="DCE6F1"/>
            <w:vAlign w:val="center"/>
            <w:hideMark/>
          </w:tcPr>
          <w:p w14:paraId="6908D4C2"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2/2022</w:t>
            </w:r>
          </w:p>
        </w:tc>
        <w:tc>
          <w:tcPr>
            <w:tcW w:w="1220" w:type="dxa"/>
            <w:tcBorders>
              <w:top w:val="nil"/>
              <w:left w:val="nil"/>
              <w:bottom w:val="single" w:sz="8" w:space="0" w:color="D9D9D9"/>
              <w:right w:val="nil"/>
            </w:tcBorders>
            <w:shd w:val="clear" w:color="000000" w:fill="DCE6F1"/>
            <w:vAlign w:val="center"/>
            <w:hideMark/>
          </w:tcPr>
          <w:p w14:paraId="12D70A52"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76071B25" w14:textId="77777777" w:rsidTr="009F2CB0">
        <w:trPr>
          <w:trHeight w:val="300"/>
        </w:trPr>
        <w:tc>
          <w:tcPr>
            <w:tcW w:w="3100" w:type="dxa"/>
            <w:tcBorders>
              <w:top w:val="nil"/>
              <w:left w:val="nil"/>
              <w:bottom w:val="single" w:sz="8" w:space="0" w:color="D9D9D9"/>
              <w:right w:val="nil"/>
            </w:tcBorders>
            <w:shd w:val="clear" w:color="000000" w:fill="E6B8B7"/>
            <w:vAlign w:val="center"/>
            <w:hideMark/>
          </w:tcPr>
          <w:p w14:paraId="2AE39189" w14:textId="77777777" w:rsidR="009F2CB0" w:rsidRPr="009F2CB0" w:rsidRDefault="009F2CB0" w:rsidP="009F2CB0">
            <w:pPr>
              <w:spacing w:after="0" w:line="240" w:lineRule="auto"/>
              <w:rPr>
                <w:rFonts w:ascii="Calibri" w:eastAsia="Times New Roman" w:hAnsi="Calibri" w:cs="Calibri"/>
                <w:b/>
                <w:bCs/>
                <w:color w:val="000000"/>
              </w:rPr>
            </w:pPr>
            <w:r w:rsidRPr="009F2CB0">
              <w:rPr>
                <w:rFonts w:ascii="Calibri" w:eastAsia="Times New Roman" w:hAnsi="Calibri" w:cs="Calibri"/>
                <w:b/>
                <w:bCs/>
                <w:color w:val="000000"/>
              </w:rPr>
              <w:t xml:space="preserve">Development/Progress Report </w:t>
            </w:r>
          </w:p>
        </w:tc>
        <w:tc>
          <w:tcPr>
            <w:tcW w:w="2200" w:type="dxa"/>
            <w:tcBorders>
              <w:top w:val="nil"/>
              <w:left w:val="nil"/>
              <w:bottom w:val="single" w:sz="8" w:space="0" w:color="D9D9D9"/>
              <w:right w:val="nil"/>
            </w:tcBorders>
            <w:shd w:val="clear" w:color="000000" w:fill="E6B8B7"/>
            <w:vAlign w:val="center"/>
            <w:hideMark/>
          </w:tcPr>
          <w:p w14:paraId="7752EB8A"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Team Members</w:t>
            </w:r>
          </w:p>
        </w:tc>
        <w:tc>
          <w:tcPr>
            <w:tcW w:w="1040" w:type="dxa"/>
            <w:tcBorders>
              <w:top w:val="nil"/>
              <w:left w:val="nil"/>
              <w:bottom w:val="single" w:sz="8" w:space="0" w:color="D9D9D9"/>
              <w:right w:val="nil"/>
            </w:tcBorders>
            <w:shd w:val="clear" w:color="000000" w:fill="E6B8B7"/>
            <w:vAlign w:val="center"/>
            <w:hideMark/>
          </w:tcPr>
          <w:p w14:paraId="432304DE"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Start</w:t>
            </w:r>
          </w:p>
        </w:tc>
        <w:tc>
          <w:tcPr>
            <w:tcW w:w="1040" w:type="dxa"/>
            <w:tcBorders>
              <w:top w:val="nil"/>
              <w:left w:val="nil"/>
              <w:bottom w:val="single" w:sz="8" w:space="0" w:color="D9D9D9"/>
              <w:right w:val="nil"/>
            </w:tcBorders>
            <w:shd w:val="clear" w:color="000000" w:fill="E6B8B7"/>
            <w:vAlign w:val="center"/>
            <w:hideMark/>
          </w:tcPr>
          <w:p w14:paraId="317E9CAE"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Complete</w:t>
            </w:r>
          </w:p>
        </w:tc>
        <w:tc>
          <w:tcPr>
            <w:tcW w:w="1220" w:type="dxa"/>
            <w:tcBorders>
              <w:top w:val="nil"/>
              <w:left w:val="nil"/>
              <w:bottom w:val="single" w:sz="8" w:space="0" w:color="D9D9D9"/>
              <w:right w:val="nil"/>
            </w:tcBorders>
            <w:shd w:val="clear" w:color="000000" w:fill="E6B8B7"/>
            <w:vAlign w:val="center"/>
            <w:hideMark/>
          </w:tcPr>
          <w:p w14:paraId="614D857E"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Status</w:t>
            </w:r>
          </w:p>
        </w:tc>
      </w:tr>
      <w:tr w:rsidR="009F2CB0" w:rsidRPr="009F2CB0" w14:paraId="5C0D718A" w14:textId="77777777" w:rsidTr="009F2CB0">
        <w:trPr>
          <w:trHeight w:val="300"/>
        </w:trPr>
        <w:tc>
          <w:tcPr>
            <w:tcW w:w="3100" w:type="dxa"/>
            <w:tcBorders>
              <w:top w:val="nil"/>
              <w:left w:val="nil"/>
              <w:bottom w:val="single" w:sz="8" w:space="0" w:color="D9D9D9"/>
              <w:right w:val="nil"/>
            </w:tcBorders>
            <w:shd w:val="clear" w:color="000000" w:fill="F2DCDB"/>
            <w:vAlign w:val="center"/>
            <w:hideMark/>
          </w:tcPr>
          <w:p w14:paraId="09A95B9F"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Generate Dataset and Samples</w:t>
            </w:r>
          </w:p>
        </w:tc>
        <w:tc>
          <w:tcPr>
            <w:tcW w:w="2200" w:type="dxa"/>
            <w:tcBorders>
              <w:top w:val="nil"/>
              <w:left w:val="nil"/>
              <w:bottom w:val="single" w:sz="8" w:space="0" w:color="D9D9D9"/>
              <w:right w:val="nil"/>
            </w:tcBorders>
            <w:shd w:val="clear" w:color="000000" w:fill="F2DCDB"/>
            <w:vAlign w:val="center"/>
            <w:hideMark/>
          </w:tcPr>
          <w:p w14:paraId="412C9BEF"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Jonathan, Reena</w:t>
            </w:r>
          </w:p>
        </w:tc>
        <w:tc>
          <w:tcPr>
            <w:tcW w:w="1040" w:type="dxa"/>
            <w:tcBorders>
              <w:top w:val="nil"/>
              <w:left w:val="nil"/>
              <w:bottom w:val="single" w:sz="8" w:space="0" w:color="D9D9D9"/>
              <w:right w:val="nil"/>
            </w:tcBorders>
            <w:shd w:val="clear" w:color="000000" w:fill="F2DCDB"/>
            <w:vAlign w:val="center"/>
            <w:hideMark/>
          </w:tcPr>
          <w:p w14:paraId="6766EA00"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3/2022</w:t>
            </w:r>
          </w:p>
        </w:tc>
        <w:tc>
          <w:tcPr>
            <w:tcW w:w="1040" w:type="dxa"/>
            <w:tcBorders>
              <w:top w:val="nil"/>
              <w:left w:val="nil"/>
              <w:bottom w:val="single" w:sz="8" w:space="0" w:color="D9D9D9"/>
              <w:right w:val="nil"/>
            </w:tcBorders>
            <w:shd w:val="clear" w:color="000000" w:fill="F2DCDB"/>
            <w:vAlign w:val="center"/>
            <w:hideMark/>
          </w:tcPr>
          <w:p w14:paraId="722BFB75"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8/2022</w:t>
            </w:r>
          </w:p>
        </w:tc>
        <w:tc>
          <w:tcPr>
            <w:tcW w:w="1220" w:type="dxa"/>
            <w:tcBorders>
              <w:top w:val="nil"/>
              <w:left w:val="nil"/>
              <w:bottom w:val="single" w:sz="8" w:space="0" w:color="D9D9D9"/>
              <w:right w:val="nil"/>
            </w:tcBorders>
            <w:shd w:val="clear" w:color="000000" w:fill="F2DCDB"/>
            <w:vAlign w:val="center"/>
            <w:hideMark/>
          </w:tcPr>
          <w:p w14:paraId="1C5AA234"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5CFF3D52" w14:textId="77777777" w:rsidTr="009F2CB0">
        <w:trPr>
          <w:trHeight w:val="300"/>
        </w:trPr>
        <w:tc>
          <w:tcPr>
            <w:tcW w:w="3100" w:type="dxa"/>
            <w:tcBorders>
              <w:top w:val="nil"/>
              <w:left w:val="nil"/>
              <w:bottom w:val="single" w:sz="8" w:space="0" w:color="D9D9D9"/>
              <w:right w:val="nil"/>
            </w:tcBorders>
            <w:shd w:val="clear" w:color="000000" w:fill="F2DCDB"/>
            <w:vAlign w:val="center"/>
            <w:hideMark/>
          </w:tcPr>
          <w:p w14:paraId="0AC9B45F"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Initial Software Setup</w:t>
            </w:r>
          </w:p>
        </w:tc>
        <w:tc>
          <w:tcPr>
            <w:tcW w:w="2200" w:type="dxa"/>
            <w:tcBorders>
              <w:top w:val="nil"/>
              <w:left w:val="nil"/>
              <w:bottom w:val="single" w:sz="8" w:space="0" w:color="D9D9D9"/>
              <w:right w:val="nil"/>
            </w:tcBorders>
            <w:shd w:val="clear" w:color="000000" w:fill="F2DCDB"/>
            <w:vAlign w:val="center"/>
            <w:hideMark/>
          </w:tcPr>
          <w:p w14:paraId="77194FF0"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Siddharth, Vignesh</w:t>
            </w:r>
          </w:p>
        </w:tc>
        <w:tc>
          <w:tcPr>
            <w:tcW w:w="1040" w:type="dxa"/>
            <w:tcBorders>
              <w:top w:val="nil"/>
              <w:left w:val="nil"/>
              <w:bottom w:val="single" w:sz="8" w:space="0" w:color="D9D9D9"/>
              <w:right w:val="nil"/>
            </w:tcBorders>
            <w:shd w:val="clear" w:color="000000" w:fill="F2DCDB"/>
            <w:vAlign w:val="center"/>
            <w:hideMark/>
          </w:tcPr>
          <w:p w14:paraId="211CA991"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6/23/2022</w:t>
            </w:r>
          </w:p>
        </w:tc>
        <w:tc>
          <w:tcPr>
            <w:tcW w:w="1040" w:type="dxa"/>
            <w:tcBorders>
              <w:top w:val="nil"/>
              <w:left w:val="nil"/>
              <w:bottom w:val="single" w:sz="8" w:space="0" w:color="D9D9D9"/>
              <w:right w:val="nil"/>
            </w:tcBorders>
            <w:shd w:val="clear" w:color="000000" w:fill="F2DCDB"/>
            <w:vAlign w:val="center"/>
            <w:hideMark/>
          </w:tcPr>
          <w:p w14:paraId="63A1F16C"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8/2022</w:t>
            </w:r>
          </w:p>
        </w:tc>
        <w:tc>
          <w:tcPr>
            <w:tcW w:w="1220" w:type="dxa"/>
            <w:tcBorders>
              <w:top w:val="nil"/>
              <w:left w:val="nil"/>
              <w:bottom w:val="single" w:sz="8" w:space="0" w:color="D9D9D9"/>
              <w:right w:val="nil"/>
            </w:tcBorders>
            <w:shd w:val="clear" w:color="000000" w:fill="F2DCDB"/>
            <w:vAlign w:val="center"/>
            <w:hideMark/>
          </w:tcPr>
          <w:p w14:paraId="56B79C97"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35231E47" w14:textId="77777777" w:rsidTr="009F2CB0">
        <w:trPr>
          <w:trHeight w:val="300"/>
        </w:trPr>
        <w:tc>
          <w:tcPr>
            <w:tcW w:w="3100" w:type="dxa"/>
            <w:tcBorders>
              <w:top w:val="nil"/>
              <w:left w:val="nil"/>
              <w:bottom w:val="single" w:sz="8" w:space="0" w:color="D9D9D9"/>
              <w:right w:val="nil"/>
            </w:tcBorders>
            <w:shd w:val="clear" w:color="000000" w:fill="F2DCDB"/>
            <w:vAlign w:val="center"/>
            <w:hideMark/>
          </w:tcPr>
          <w:p w14:paraId="46E06548"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Write Progress Report</w:t>
            </w:r>
          </w:p>
        </w:tc>
        <w:tc>
          <w:tcPr>
            <w:tcW w:w="2200" w:type="dxa"/>
            <w:tcBorders>
              <w:top w:val="nil"/>
              <w:left w:val="nil"/>
              <w:bottom w:val="single" w:sz="8" w:space="0" w:color="D9D9D9"/>
              <w:right w:val="nil"/>
            </w:tcBorders>
            <w:shd w:val="clear" w:color="000000" w:fill="F2DCDB"/>
            <w:vAlign w:val="center"/>
            <w:hideMark/>
          </w:tcPr>
          <w:p w14:paraId="299A439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ALL</w:t>
            </w:r>
          </w:p>
        </w:tc>
        <w:tc>
          <w:tcPr>
            <w:tcW w:w="1040" w:type="dxa"/>
            <w:tcBorders>
              <w:top w:val="nil"/>
              <w:left w:val="nil"/>
              <w:bottom w:val="single" w:sz="8" w:space="0" w:color="D9D9D9"/>
              <w:right w:val="nil"/>
            </w:tcBorders>
            <w:shd w:val="clear" w:color="000000" w:fill="F2DCDB"/>
            <w:vAlign w:val="center"/>
            <w:hideMark/>
          </w:tcPr>
          <w:p w14:paraId="1E20AA51"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4/2022</w:t>
            </w:r>
          </w:p>
        </w:tc>
        <w:tc>
          <w:tcPr>
            <w:tcW w:w="1040" w:type="dxa"/>
            <w:tcBorders>
              <w:top w:val="nil"/>
              <w:left w:val="nil"/>
              <w:bottom w:val="single" w:sz="8" w:space="0" w:color="D9D9D9"/>
              <w:right w:val="nil"/>
            </w:tcBorders>
            <w:shd w:val="clear" w:color="000000" w:fill="F2DCDB"/>
            <w:vAlign w:val="center"/>
            <w:hideMark/>
          </w:tcPr>
          <w:p w14:paraId="66329574"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6/2022</w:t>
            </w:r>
          </w:p>
        </w:tc>
        <w:tc>
          <w:tcPr>
            <w:tcW w:w="1220" w:type="dxa"/>
            <w:tcBorders>
              <w:top w:val="nil"/>
              <w:left w:val="nil"/>
              <w:bottom w:val="single" w:sz="8" w:space="0" w:color="D9D9D9"/>
              <w:right w:val="nil"/>
            </w:tcBorders>
            <w:shd w:val="clear" w:color="000000" w:fill="F2DCDB"/>
            <w:vAlign w:val="center"/>
            <w:hideMark/>
          </w:tcPr>
          <w:p w14:paraId="3D9C6D8A"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257D8B01" w14:textId="77777777" w:rsidTr="009F2CB0">
        <w:trPr>
          <w:trHeight w:val="300"/>
        </w:trPr>
        <w:tc>
          <w:tcPr>
            <w:tcW w:w="3100" w:type="dxa"/>
            <w:tcBorders>
              <w:top w:val="nil"/>
              <w:left w:val="nil"/>
              <w:bottom w:val="single" w:sz="8" w:space="0" w:color="D9D9D9"/>
              <w:right w:val="nil"/>
            </w:tcBorders>
            <w:shd w:val="clear" w:color="000000" w:fill="F2DCDB"/>
            <w:vAlign w:val="center"/>
            <w:hideMark/>
          </w:tcPr>
          <w:p w14:paraId="1F4D46C9"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Progress Video</w:t>
            </w:r>
          </w:p>
        </w:tc>
        <w:tc>
          <w:tcPr>
            <w:tcW w:w="2200" w:type="dxa"/>
            <w:tcBorders>
              <w:top w:val="nil"/>
              <w:left w:val="nil"/>
              <w:bottom w:val="single" w:sz="8" w:space="0" w:color="D9D9D9"/>
              <w:right w:val="nil"/>
            </w:tcBorders>
            <w:shd w:val="clear" w:color="000000" w:fill="F2DCDB"/>
            <w:vAlign w:val="center"/>
            <w:hideMark/>
          </w:tcPr>
          <w:p w14:paraId="72A16150"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ALL</w:t>
            </w:r>
          </w:p>
        </w:tc>
        <w:tc>
          <w:tcPr>
            <w:tcW w:w="1040" w:type="dxa"/>
            <w:tcBorders>
              <w:top w:val="nil"/>
              <w:left w:val="nil"/>
              <w:bottom w:val="single" w:sz="8" w:space="0" w:color="D9D9D9"/>
              <w:right w:val="nil"/>
            </w:tcBorders>
            <w:shd w:val="clear" w:color="000000" w:fill="F2DCDB"/>
            <w:vAlign w:val="center"/>
            <w:hideMark/>
          </w:tcPr>
          <w:p w14:paraId="341F212A"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4/2022</w:t>
            </w:r>
          </w:p>
        </w:tc>
        <w:tc>
          <w:tcPr>
            <w:tcW w:w="1040" w:type="dxa"/>
            <w:tcBorders>
              <w:top w:val="nil"/>
              <w:left w:val="nil"/>
              <w:bottom w:val="single" w:sz="8" w:space="0" w:color="D9D9D9"/>
              <w:right w:val="nil"/>
            </w:tcBorders>
            <w:shd w:val="clear" w:color="000000" w:fill="F2DCDB"/>
            <w:vAlign w:val="center"/>
            <w:hideMark/>
          </w:tcPr>
          <w:p w14:paraId="29481FB3"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6/2022</w:t>
            </w:r>
          </w:p>
        </w:tc>
        <w:tc>
          <w:tcPr>
            <w:tcW w:w="1220" w:type="dxa"/>
            <w:tcBorders>
              <w:top w:val="nil"/>
              <w:left w:val="nil"/>
              <w:bottom w:val="single" w:sz="8" w:space="0" w:color="D9D9D9"/>
              <w:right w:val="nil"/>
            </w:tcBorders>
            <w:shd w:val="clear" w:color="000000" w:fill="F2DCDB"/>
            <w:vAlign w:val="center"/>
            <w:hideMark/>
          </w:tcPr>
          <w:p w14:paraId="4EF4EEE4"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1741949F" w14:textId="77777777" w:rsidTr="009F2CB0">
        <w:trPr>
          <w:trHeight w:val="300"/>
        </w:trPr>
        <w:tc>
          <w:tcPr>
            <w:tcW w:w="3100" w:type="dxa"/>
            <w:tcBorders>
              <w:top w:val="nil"/>
              <w:left w:val="nil"/>
              <w:bottom w:val="single" w:sz="8" w:space="0" w:color="D9D9D9"/>
              <w:right w:val="nil"/>
            </w:tcBorders>
            <w:shd w:val="clear" w:color="000000" w:fill="F2DCDB"/>
            <w:vAlign w:val="center"/>
            <w:hideMark/>
          </w:tcPr>
          <w:p w14:paraId="5C4A6799"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Hyperparameter tuning</w:t>
            </w:r>
          </w:p>
        </w:tc>
        <w:tc>
          <w:tcPr>
            <w:tcW w:w="2200" w:type="dxa"/>
            <w:tcBorders>
              <w:top w:val="nil"/>
              <w:left w:val="nil"/>
              <w:bottom w:val="single" w:sz="8" w:space="0" w:color="D9D9D9"/>
              <w:right w:val="nil"/>
            </w:tcBorders>
            <w:shd w:val="clear" w:color="000000" w:fill="F2DCDB"/>
            <w:vAlign w:val="center"/>
            <w:hideMark/>
          </w:tcPr>
          <w:p w14:paraId="2D75484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Jonathan, Reena</w:t>
            </w:r>
          </w:p>
        </w:tc>
        <w:tc>
          <w:tcPr>
            <w:tcW w:w="1040" w:type="dxa"/>
            <w:tcBorders>
              <w:top w:val="nil"/>
              <w:left w:val="nil"/>
              <w:bottom w:val="single" w:sz="8" w:space="0" w:color="D9D9D9"/>
              <w:right w:val="nil"/>
            </w:tcBorders>
            <w:shd w:val="clear" w:color="000000" w:fill="F2DCDB"/>
            <w:vAlign w:val="center"/>
            <w:hideMark/>
          </w:tcPr>
          <w:p w14:paraId="07638526"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11/2022</w:t>
            </w:r>
          </w:p>
        </w:tc>
        <w:tc>
          <w:tcPr>
            <w:tcW w:w="1040" w:type="dxa"/>
            <w:tcBorders>
              <w:top w:val="nil"/>
              <w:left w:val="nil"/>
              <w:bottom w:val="single" w:sz="8" w:space="0" w:color="D9D9D9"/>
              <w:right w:val="nil"/>
            </w:tcBorders>
            <w:shd w:val="clear" w:color="000000" w:fill="F2DCDB"/>
            <w:vAlign w:val="center"/>
            <w:hideMark/>
          </w:tcPr>
          <w:p w14:paraId="0FF7A7BF"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15/2022</w:t>
            </w:r>
          </w:p>
        </w:tc>
        <w:tc>
          <w:tcPr>
            <w:tcW w:w="1220" w:type="dxa"/>
            <w:tcBorders>
              <w:top w:val="nil"/>
              <w:left w:val="nil"/>
              <w:bottom w:val="single" w:sz="8" w:space="0" w:color="D9D9D9"/>
              <w:right w:val="nil"/>
            </w:tcBorders>
            <w:shd w:val="clear" w:color="000000" w:fill="F2DCDB"/>
            <w:vAlign w:val="center"/>
            <w:hideMark/>
          </w:tcPr>
          <w:p w14:paraId="2AEB12EB"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1B4302EE" w14:textId="77777777" w:rsidTr="009F2CB0">
        <w:trPr>
          <w:trHeight w:val="300"/>
        </w:trPr>
        <w:tc>
          <w:tcPr>
            <w:tcW w:w="3100" w:type="dxa"/>
            <w:tcBorders>
              <w:top w:val="nil"/>
              <w:left w:val="nil"/>
              <w:bottom w:val="single" w:sz="8" w:space="0" w:color="D9D9D9"/>
              <w:right w:val="nil"/>
            </w:tcBorders>
            <w:shd w:val="clear" w:color="000000" w:fill="F2DCDB"/>
            <w:vAlign w:val="center"/>
            <w:hideMark/>
          </w:tcPr>
          <w:p w14:paraId="49EF43AB"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Visualization</w:t>
            </w:r>
          </w:p>
        </w:tc>
        <w:tc>
          <w:tcPr>
            <w:tcW w:w="2200" w:type="dxa"/>
            <w:tcBorders>
              <w:top w:val="nil"/>
              <w:left w:val="nil"/>
              <w:bottom w:val="single" w:sz="8" w:space="0" w:color="D9D9D9"/>
              <w:right w:val="nil"/>
            </w:tcBorders>
            <w:shd w:val="clear" w:color="000000" w:fill="F2DCDB"/>
            <w:vAlign w:val="center"/>
            <w:hideMark/>
          </w:tcPr>
          <w:p w14:paraId="7B03E1E4"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Siddharth, Vignesh</w:t>
            </w:r>
          </w:p>
        </w:tc>
        <w:tc>
          <w:tcPr>
            <w:tcW w:w="1040" w:type="dxa"/>
            <w:tcBorders>
              <w:top w:val="nil"/>
              <w:left w:val="nil"/>
              <w:bottom w:val="single" w:sz="8" w:space="0" w:color="D9D9D9"/>
              <w:right w:val="nil"/>
            </w:tcBorders>
            <w:shd w:val="clear" w:color="000000" w:fill="F2DCDB"/>
            <w:vAlign w:val="center"/>
            <w:hideMark/>
          </w:tcPr>
          <w:p w14:paraId="5EFDE1CF"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11/2022</w:t>
            </w:r>
          </w:p>
        </w:tc>
        <w:tc>
          <w:tcPr>
            <w:tcW w:w="1040" w:type="dxa"/>
            <w:tcBorders>
              <w:top w:val="nil"/>
              <w:left w:val="nil"/>
              <w:bottom w:val="single" w:sz="8" w:space="0" w:color="D9D9D9"/>
              <w:right w:val="nil"/>
            </w:tcBorders>
            <w:shd w:val="clear" w:color="000000" w:fill="F2DCDB"/>
            <w:vAlign w:val="center"/>
            <w:hideMark/>
          </w:tcPr>
          <w:p w14:paraId="4CCCB750"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15/2022</w:t>
            </w:r>
          </w:p>
        </w:tc>
        <w:tc>
          <w:tcPr>
            <w:tcW w:w="1220" w:type="dxa"/>
            <w:tcBorders>
              <w:top w:val="nil"/>
              <w:left w:val="nil"/>
              <w:bottom w:val="single" w:sz="8" w:space="0" w:color="D9D9D9"/>
              <w:right w:val="nil"/>
            </w:tcBorders>
            <w:shd w:val="clear" w:color="000000" w:fill="F2DCDB"/>
            <w:vAlign w:val="center"/>
            <w:hideMark/>
          </w:tcPr>
          <w:p w14:paraId="64A14E3A"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7B3E6566" w14:textId="77777777" w:rsidTr="009F2CB0">
        <w:trPr>
          <w:trHeight w:val="300"/>
        </w:trPr>
        <w:tc>
          <w:tcPr>
            <w:tcW w:w="3100" w:type="dxa"/>
            <w:tcBorders>
              <w:top w:val="nil"/>
              <w:left w:val="nil"/>
              <w:bottom w:val="single" w:sz="8" w:space="0" w:color="D9D9D9"/>
              <w:right w:val="nil"/>
            </w:tcBorders>
            <w:shd w:val="clear" w:color="000000" w:fill="D8E4BC"/>
            <w:noWrap/>
            <w:vAlign w:val="center"/>
            <w:hideMark/>
          </w:tcPr>
          <w:p w14:paraId="74D42199" w14:textId="77777777" w:rsidR="009F2CB0" w:rsidRPr="009F2CB0" w:rsidRDefault="009F2CB0" w:rsidP="009F2CB0">
            <w:pPr>
              <w:spacing w:after="0" w:line="240" w:lineRule="auto"/>
              <w:rPr>
                <w:rFonts w:ascii="Calibri" w:eastAsia="Times New Roman" w:hAnsi="Calibri" w:cs="Calibri"/>
                <w:b/>
                <w:bCs/>
                <w:color w:val="000000"/>
              </w:rPr>
            </w:pPr>
            <w:r w:rsidRPr="009F2CB0">
              <w:rPr>
                <w:rFonts w:ascii="Calibri" w:eastAsia="Times New Roman" w:hAnsi="Calibri" w:cs="Calibri"/>
                <w:b/>
                <w:bCs/>
                <w:color w:val="000000"/>
              </w:rPr>
              <w:t>Final Report</w:t>
            </w:r>
          </w:p>
        </w:tc>
        <w:tc>
          <w:tcPr>
            <w:tcW w:w="2200" w:type="dxa"/>
            <w:tcBorders>
              <w:top w:val="nil"/>
              <w:left w:val="nil"/>
              <w:bottom w:val="single" w:sz="8" w:space="0" w:color="D9D9D9"/>
              <w:right w:val="nil"/>
            </w:tcBorders>
            <w:shd w:val="clear" w:color="000000" w:fill="D8E4BC"/>
            <w:noWrap/>
            <w:vAlign w:val="center"/>
            <w:hideMark/>
          </w:tcPr>
          <w:p w14:paraId="0919F32E"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Team Members</w:t>
            </w:r>
          </w:p>
        </w:tc>
        <w:tc>
          <w:tcPr>
            <w:tcW w:w="1040" w:type="dxa"/>
            <w:tcBorders>
              <w:top w:val="nil"/>
              <w:left w:val="nil"/>
              <w:bottom w:val="single" w:sz="8" w:space="0" w:color="D9D9D9"/>
              <w:right w:val="nil"/>
            </w:tcBorders>
            <w:shd w:val="clear" w:color="000000" w:fill="D8E4BC"/>
            <w:vAlign w:val="center"/>
            <w:hideMark/>
          </w:tcPr>
          <w:p w14:paraId="4392E448"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Start</w:t>
            </w:r>
          </w:p>
        </w:tc>
        <w:tc>
          <w:tcPr>
            <w:tcW w:w="1040" w:type="dxa"/>
            <w:tcBorders>
              <w:top w:val="nil"/>
              <w:left w:val="nil"/>
              <w:bottom w:val="single" w:sz="8" w:space="0" w:color="D9D9D9"/>
              <w:right w:val="nil"/>
            </w:tcBorders>
            <w:shd w:val="clear" w:color="000000" w:fill="D8E4BC"/>
            <w:vAlign w:val="center"/>
            <w:hideMark/>
          </w:tcPr>
          <w:p w14:paraId="754C7D50"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Complete</w:t>
            </w:r>
          </w:p>
        </w:tc>
        <w:tc>
          <w:tcPr>
            <w:tcW w:w="1220" w:type="dxa"/>
            <w:tcBorders>
              <w:top w:val="nil"/>
              <w:left w:val="nil"/>
              <w:bottom w:val="single" w:sz="8" w:space="0" w:color="D9D9D9"/>
              <w:right w:val="nil"/>
            </w:tcBorders>
            <w:shd w:val="clear" w:color="000000" w:fill="D8E4BC"/>
            <w:vAlign w:val="center"/>
            <w:hideMark/>
          </w:tcPr>
          <w:p w14:paraId="12705A21" w14:textId="77777777" w:rsidR="009F2CB0" w:rsidRPr="009F2CB0" w:rsidRDefault="009F2CB0" w:rsidP="009F2CB0">
            <w:pPr>
              <w:spacing w:after="0" w:line="240" w:lineRule="auto"/>
              <w:jc w:val="center"/>
              <w:rPr>
                <w:rFonts w:ascii="Calibri" w:eastAsia="Times New Roman" w:hAnsi="Calibri" w:cs="Calibri"/>
                <w:b/>
                <w:bCs/>
                <w:color w:val="000000"/>
              </w:rPr>
            </w:pPr>
            <w:r w:rsidRPr="009F2CB0">
              <w:rPr>
                <w:rFonts w:ascii="Calibri" w:eastAsia="Times New Roman" w:hAnsi="Calibri" w:cs="Calibri"/>
                <w:b/>
                <w:bCs/>
                <w:color w:val="000000"/>
              </w:rPr>
              <w:t>Status</w:t>
            </w:r>
          </w:p>
        </w:tc>
      </w:tr>
      <w:tr w:rsidR="009F2CB0" w:rsidRPr="009F2CB0" w14:paraId="0DE0F6AD" w14:textId="77777777" w:rsidTr="009F2CB0">
        <w:trPr>
          <w:trHeight w:val="300"/>
        </w:trPr>
        <w:tc>
          <w:tcPr>
            <w:tcW w:w="3100" w:type="dxa"/>
            <w:tcBorders>
              <w:top w:val="nil"/>
              <w:left w:val="nil"/>
              <w:bottom w:val="single" w:sz="8" w:space="0" w:color="D9D9D9"/>
              <w:right w:val="nil"/>
            </w:tcBorders>
            <w:shd w:val="clear" w:color="000000" w:fill="EBF1DE"/>
            <w:vAlign w:val="center"/>
            <w:hideMark/>
          </w:tcPr>
          <w:p w14:paraId="23C4E9DA"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Final Video Presentation</w:t>
            </w:r>
          </w:p>
        </w:tc>
        <w:tc>
          <w:tcPr>
            <w:tcW w:w="2200" w:type="dxa"/>
            <w:tcBorders>
              <w:top w:val="nil"/>
              <w:left w:val="nil"/>
              <w:bottom w:val="single" w:sz="8" w:space="0" w:color="D9D9D9"/>
              <w:right w:val="nil"/>
            </w:tcBorders>
            <w:shd w:val="clear" w:color="000000" w:fill="EBF1DE"/>
            <w:vAlign w:val="center"/>
            <w:hideMark/>
          </w:tcPr>
          <w:p w14:paraId="544C03F8"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ALL</w:t>
            </w:r>
          </w:p>
        </w:tc>
        <w:tc>
          <w:tcPr>
            <w:tcW w:w="1040" w:type="dxa"/>
            <w:tcBorders>
              <w:top w:val="nil"/>
              <w:left w:val="nil"/>
              <w:bottom w:val="single" w:sz="8" w:space="0" w:color="D9D9D9"/>
              <w:right w:val="nil"/>
            </w:tcBorders>
            <w:shd w:val="clear" w:color="000000" w:fill="EBF1DE"/>
            <w:vAlign w:val="center"/>
            <w:hideMark/>
          </w:tcPr>
          <w:p w14:paraId="03412EA5"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18/2022</w:t>
            </w:r>
          </w:p>
        </w:tc>
        <w:tc>
          <w:tcPr>
            <w:tcW w:w="1040" w:type="dxa"/>
            <w:tcBorders>
              <w:top w:val="nil"/>
              <w:left w:val="nil"/>
              <w:bottom w:val="single" w:sz="8" w:space="0" w:color="D9D9D9"/>
              <w:right w:val="nil"/>
            </w:tcBorders>
            <w:shd w:val="clear" w:color="000000" w:fill="EBF1DE"/>
            <w:vAlign w:val="center"/>
            <w:hideMark/>
          </w:tcPr>
          <w:p w14:paraId="76A7127B"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20/2022</w:t>
            </w:r>
          </w:p>
        </w:tc>
        <w:tc>
          <w:tcPr>
            <w:tcW w:w="1220" w:type="dxa"/>
            <w:tcBorders>
              <w:top w:val="nil"/>
              <w:left w:val="nil"/>
              <w:bottom w:val="single" w:sz="8" w:space="0" w:color="D9D9D9"/>
              <w:right w:val="nil"/>
            </w:tcBorders>
            <w:shd w:val="clear" w:color="000000" w:fill="EBF1DE"/>
            <w:vAlign w:val="center"/>
            <w:hideMark/>
          </w:tcPr>
          <w:p w14:paraId="027CEEC7"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5E13EA43" w14:textId="77777777" w:rsidTr="009F2CB0">
        <w:trPr>
          <w:trHeight w:val="300"/>
        </w:trPr>
        <w:tc>
          <w:tcPr>
            <w:tcW w:w="3100" w:type="dxa"/>
            <w:tcBorders>
              <w:top w:val="nil"/>
              <w:left w:val="nil"/>
              <w:bottom w:val="single" w:sz="8" w:space="0" w:color="D9D9D9"/>
              <w:right w:val="nil"/>
            </w:tcBorders>
            <w:shd w:val="clear" w:color="000000" w:fill="EBF1DE"/>
            <w:vAlign w:val="center"/>
            <w:hideMark/>
          </w:tcPr>
          <w:p w14:paraId="0A640F0A"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Code and Data package</w:t>
            </w:r>
          </w:p>
        </w:tc>
        <w:tc>
          <w:tcPr>
            <w:tcW w:w="2200" w:type="dxa"/>
            <w:tcBorders>
              <w:top w:val="nil"/>
              <w:left w:val="nil"/>
              <w:bottom w:val="single" w:sz="8" w:space="0" w:color="D9D9D9"/>
              <w:right w:val="nil"/>
            </w:tcBorders>
            <w:shd w:val="clear" w:color="000000" w:fill="EBF1DE"/>
            <w:vAlign w:val="center"/>
            <w:hideMark/>
          </w:tcPr>
          <w:p w14:paraId="3BA1A1F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Siddharth, Reena</w:t>
            </w:r>
          </w:p>
        </w:tc>
        <w:tc>
          <w:tcPr>
            <w:tcW w:w="1040" w:type="dxa"/>
            <w:tcBorders>
              <w:top w:val="nil"/>
              <w:left w:val="nil"/>
              <w:bottom w:val="single" w:sz="8" w:space="0" w:color="D9D9D9"/>
              <w:right w:val="nil"/>
            </w:tcBorders>
            <w:shd w:val="clear" w:color="000000" w:fill="EBF1DE"/>
            <w:vAlign w:val="center"/>
            <w:hideMark/>
          </w:tcPr>
          <w:p w14:paraId="42D038F5"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18/2022</w:t>
            </w:r>
          </w:p>
        </w:tc>
        <w:tc>
          <w:tcPr>
            <w:tcW w:w="1040" w:type="dxa"/>
            <w:tcBorders>
              <w:top w:val="nil"/>
              <w:left w:val="nil"/>
              <w:bottom w:val="single" w:sz="8" w:space="0" w:color="D9D9D9"/>
              <w:right w:val="nil"/>
            </w:tcBorders>
            <w:shd w:val="clear" w:color="000000" w:fill="EBF1DE"/>
            <w:vAlign w:val="center"/>
            <w:hideMark/>
          </w:tcPr>
          <w:p w14:paraId="4925E4DF"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22/2022</w:t>
            </w:r>
          </w:p>
        </w:tc>
        <w:tc>
          <w:tcPr>
            <w:tcW w:w="1220" w:type="dxa"/>
            <w:tcBorders>
              <w:top w:val="nil"/>
              <w:left w:val="nil"/>
              <w:bottom w:val="single" w:sz="8" w:space="0" w:color="D9D9D9"/>
              <w:right w:val="nil"/>
            </w:tcBorders>
            <w:shd w:val="clear" w:color="000000" w:fill="EBF1DE"/>
            <w:vAlign w:val="center"/>
            <w:hideMark/>
          </w:tcPr>
          <w:p w14:paraId="4DCA1EFF"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7CEE1D2A" w14:textId="77777777" w:rsidTr="009F2CB0">
        <w:trPr>
          <w:trHeight w:val="300"/>
        </w:trPr>
        <w:tc>
          <w:tcPr>
            <w:tcW w:w="3100" w:type="dxa"/>
            <w:tcBorders>
              <w:top w:val="nil"/>
              <w:left w:val="nil"/>
              <w:bottom w:val="single" w:sz="8" w:space="0" w:color="D9D9D9"/>
              <w:right w:val="nil"/>
            </w:tcBorders>
            <w:shd w:val="clear" w:color="000000" w:fill="EBF1DE"/>
            <w:vAlign w:val="center"/>
            <w:hideMark/>
          </w:tcPr>
          <w:p w14:paraId="3D0EED13"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README-User Guide</w:t>
            </w:r>
          </w:p>
        </w:tc>
        <w:tc>
          <w:tcPr>
            <w:tcW w:w="2200" w:type="dxa"/>
            <w:tcBorders>
              <w:top w:val="nil"/>
              <w:left w:val="nil"/>
              <w:bottom w:val="single" w:sz="8" w:space="0" w:color="D9D9D9"/>
              <w:right w:val="nil"/>
            </w:tcBorders>
            <w:shd w:val="clear" w:color="000000" w:fill="EBF1DE"/>
            <w:vAlign w:val="center"/>
            <w:hideMark/>
          </w:tcPr>
          <w:p w14:paraId="00A9B87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Jonathan, Vignesh</w:t>
            </w:r>
          </w:p>
        </w:tc>
        <w:tc>
          <w:tcPr>
            <w:tcW w:w="1040" w:type="dxa"/>
            <w:tcBorders>
              <w:top w:val="nil"/>
              <w:left w:val="nil"/>
              <w:bottom w:val="single" w:sz="8" w:space="0" w:color="D9D9D9"/>
              <w:right w:val="nil"/>
            </w:tcBorders>
            <w:shd w:val="clear" w:color="000000" w:fill="EBF1DE"/>
            <w:vAlign w:val="center"/>
            <w:hideMark/>
          </w:tcPr>
          <w:p w14:paraId="0A174AF0"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18/2022</w:t>
            </w:r>
          </w:p>
        </w:tc>
        <w:tc>
          <w:tcPr>
            <w:tcW w:w="1040" w:type="dxa"/>
            <w:tcBorders>
              <w:top w:val="nil"/>
              <w:left w:val="nil"/>
              <w:bottom w:val="single" w:sz="8" w:space="0" w:color="D9D9D9"/>
              <w:right w:val="nil"/>
            </w:tcBorders>
            <w:shd w:val="clear" w:color="000000" w:fill="EBF1DE"/>
            <w:vAlign w:val="center"/>
            <w:hideMark/>
          </w:tcPr>
          <w:p w14:paraId="3AA27D28"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24/2022</w:t>
            </w:r>
          </w:p>
        </w:tc>
        <w:tc>
          <w:tcPr>
            <w:tcW w:w="1220" w:type="dxa"/>
            <w:tcBorders>
              <w:top w:val="nil"/>
              <w:left w:val="nil"/>
              <w:bottom w:val="single" w:sz="8" w:space="0" w:color="D9D9D9"/>
              <w:right w:val="nil"/>
            </w:tcBorders>
            <w:shd w:val="clear" w:color="000000" w:fill="EBF1DE"/>
            <w:vAlign w:val="center"/>
            <w:hideMark/>
          </w:tcPr>
          <w:p w14:paraId="06A82DB5"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45052233" w14:textId="77777777" w:rsidTr="009F2CB0">
        <w:trPr>
          <w:trHeight w:val="300"/>
        </w:trPr>
        <w:tc>
          <w:tcPr>
            <w:tcW w:w="3100" w:type="dxa"/>
            <w:tcBorders>
              <w:top w:val="nil"/>
              <w:left w:val="nil"/>
              <w:bottom w:val="single" w:sz="8" w:space="0" w:color="D9D9D9"/>
              <w:right w:val="nil"/>
            </w:tcBorders>
            <w:shd w:val="clear" w:color="000000" w:fill="EBF1DE"/>
            <w:vAlign w:val="center"/>
            <w:hideMark/>
          </w:tcPr>
          <w:p w14:paraId="55E1DF19"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Final Report Slides</w:t>
            </w:r>
          </w:p>
        </w:tc>
        <w:tc>
          <w:tcPr>
            <w:tcW w:w="2200" w:type="dxa"/>
            <w:tcBorders>
              <w:top w:val="nil"/>
              <w:left w:val="nil"/>
              <w:bottom w:val="single" w:sz="8" w:space="0" w:color="D9D9D9"/>
              <w:right w:val="nil"/>
            </w:tcBorders>
            <w:shd w:val="clear" w:color="000000" w:fill="EBF1DE"/>
            <w:vAlign w:val="center"/>
            <w:hideMark/>
          </w:tcPr>
          <w:p w14:paraId="5538B240"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Jonathan, Vignesh</w:t>
            </w:r>
          </w:p>
        </w:tc>
        <w:tc>
          <w:tcPr>
            <w:tcW w:w="1040" w:type="dxa"/>
            <w:tcBorders>
              <w:top w:val="nil"/>
              <w:left w:val="nil"/>
              <w:bottom w:val="single" w:sz="8" w:space="0" w:color="D9D9D9"/>
              <w:right w:val="nil"/>
            </w:tcBorders>
            <w:shd w:val="clear" w:color="000000" w:fill="EBF1DE"/>
            <w:vAlign w:val="center"/>
            <w:hideMark/>
          </w:tcPr>
          <w:p w14:paraId="7B1B17DD"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20/2022</w:t>
            </w:r>
          </w:p>
        </w:tc>
        <w:tc>
          <w:tcPr>
            <w:tcW w:w="1040" w:type="dxa"/>
            <w:tcBorders>
              <w:top w:val="nil"/>
              <w:left w:val="nil"/>
              <w:bottom w:val="single" w:sz="8" w:space="0" w:color="D9D9D9"/>
              <w:right w:val="nil"/>
            </w:tcBorders>
            <w:shd w:val="clear" w:color="000000" w:fill="EBF1DE"/>
            <w:vAlign w:val="center"/>
            <w:hideMark/>
          </w:tcPr>
          <w:p w14:paraId="596F7896"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24/2022</w:t>
            </w:r>
          </w:p>
        </w:tc>
        <w:tc>
          <w:tcPr>
            <w:tcW w:w="1220" w:type="dxa"/>
            <w:tcBorders>
              <w:top w:val="nil"/>
              <w:left w:val="nil"/>
              <w:bottom w:val="single" w:sz="8" w:space="0" w:color="D9D9D9"/>
              <w:right w:val="nil"/>
            </w:tcBorders>
            <w:shd w:val="clear" w:color="000000" w:fill="EBF1DE"/>
            <w:vAlign w:val="center"/>
            <w:hideMark/>
          </w:tcPr>
          <w:p w14:paraId="247203B6"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r w:rsidR="009F2CB0" w:rsidRPr="009F2CB0" w14:paraId="41D74B21" w14:textId="77777777" w:rsidTr="009F2CB0">
        <w:trPr>
          <w:trHeight w:val="300"/>
        </w:trPr>
        <w:tc>
          <w:tcPr>
            <w:tcW w:w="3100" w:type="dxa"/>
            <w:tcBorders>
              <w:top w:val="nil"/>
              <w:left w:val="nil"/>
              <w:bottom w:val="single" w:sz="8" w:space="0" w:color="D9D9D9"/>
              <w:right w:val="nil"/>
            </w:tcBorders>
            <w:shd w:val="clear" w:color="000000" w:fill="EBF1DE"/>
            <w:vAlign w:val="center"/>
            <w:hideMark/>
          </w:tcPr>
          <w:p w14:paraId="70FDEA7F" w14:textId="77777777" w:rsidR="009F2CB0" w:rsidRPr="009F2CB0" w:rsidRDefault="009F2CB0" w:rsidP="009F2CB0">
            <w:pPr>
              <w:spacing w:after="0" w:line="240" w:lineRule="auto"/>
              <w:rPr>
                <w:rFonts w:ascii="Calibri" w:eastAsia="Times New Roman" w:hAnsi="Calibri" w:cs="Calibri"/>
                <w:color w:val="000000"/>
              </w:rPr>
            </w:pPr>
            <w:r w:rsidRPr="009F2CB0">
              <w:rPr>
                <w:rFonts w:ascii="Calibri" w:eastAsia="Times New Roman" w:hAnsi="Calibri" w:cs="Calibri"/>
                <w:color w:val="000000"/>
              </w:rPr>
              <w:t>Final Report</w:t>
            </w:r>
          </w:p>
        </w:tc>
        <w:tc>
          <w:tcPr>
            <w:tcW w:w="2200" w:type="dxa"/>
            <w:tcBorders>
              <w:top w:val="nil"/>
              <w:left w:val="nil"/>
              <w:bottom w:val="single" w:sz="8" w:space="0" w:color="D9D9D9"/>
              <w:right w:val="nil"/>
            </w:tcBorders>
            <w:shd w:val="clear" w:color="000000" w:fill="EBF1DE"/>
            <w:vAlign w:val="center"/>
            <w:hideMark/>
          </w:tcPr>
          <w:p w14:paraId="581A0086"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Siddharth, Reena</w:t>
            </w:r>
          </w:p>
        </w:tc>
        <w:tc>
          <w:tcPr>
            <w:tcW w:w="1040" w:type="dxa"/>
            <w:tcBorders>
              <w:top w:val="nil"/>
              <w:left w:val="nil"/>
              <w:bottom w:val="single" w:sz="8" w:space="0" w:color="D9D9D9"/>
              <w:right w:val="nil"/>
            </w:tcBorders>
            <w:shd w:val="clear" w:color="000000" w:fill="EBF1DE"/>
            <w:vAlign w:val="center"/>
            <w:hideMark/>
          </w:tcPr>
          <w:p w14:paraId="7892EE37"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20/2022</w:t>
            </w:r>
          </w:p>
        </w:tc>
        <w:tc>
          <w:tcPr>
            <w:tcW w:w="1040" w:type="dxa"/>
            <w:tcBorders>
              <w:top w:val="nil"/>
              <w:left w:val="nil"/>
              <w:bottom w:val="single" w:sz="8" w:space="0" w:color="D9D9D9"/>
              <w:right w:val="nil"/>
            </w:tcBorders>
            <w:shd w:val="clear" w:color="000000" w:fill="EBF1DE"/>
            <w:vAlign w:val="center"/>
            <w:hideMark/>
          </w:tcPr>
          <w:p w14:paraId="37C9B682"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7/24/2022</w:t>
            </w:r>
          </w:p>
        </w:tc>
        <w:tc>
          <w:tcPr>
            <w:tcW w:w="1220" w:type="dxa"/>
            <w:tcBorders>
              <w:top w:val="nil"/>
              <w:left w:val="nil"/>
              <w:bottom w:val="single" w:sz="8" w:space="0" w:color="D9D9D9"/>
              <w:right w:val="nil"/>
            </w:tcBorders>
            <w:shd w:val="clear" w:color="000000" w:fill="EBF1DE"/>
            <w:vAlign w:val="center"/>
            <w:hideMark/>
          </w:tcPr>
          <w:p w14:paraId="506B5CE3" w14:textId="77777777" w:rsidR="009F2CB0" w:rsidRPr="009F2CB0" w:rsidRDefault="009F2CB0" w:rsidP="009F2CB0">
            <w:pPr>
              <w:spacing w:after="0" w:line="240" w:lineRule="auto"/>
              <w:jc w:val="center"/>
              <w:rPr>
                <w:rFonts w:ascii="Calibri" w:eastAsia="Times New Roman" w:hAnsi="Calibri" w:cs="Calibri"/>
                <w:color w:val="000000"/>
              </w:rPr>
            </w:pPr>
            <w:r w:rsidRPr="009F2CB0">
              <w:rPr>
                <w:rFonts w:ascii="Calibri" w:eastAsia="Times New Roman" w:hAnsi="Calibri" w:cs="Calibri"/>
                <w:color w:val="000000"/>
              </w:rPr>
              <w:t>Complete</w:t>
            </w:r>
          </w:p>
        </w:tc>
      </w:tr>
    </w:tbl>
    <w:p w14:paraId="177C3B41" w14:textId="77777777" w:rsidR="0060662B" w:rsidRDefault="0060662B" w:rsidP="00E4021D"/>
    <w:sectPr w:rsidR="0060662B">
      <w:footerReference w:type="default" r:id="rId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EEA866" w14:textId="77777777" w:rsidR="00F75276" w:rsidRDefault="00F75276" w:rsidP="002D0BF5">
      <w:pPr>
        <w:spacing w:after="0" w:line="240" w:lineRule="auto"/>
      </w:pPr>
      <w:r>
        <w:separator/>
      </w:r>
    </w:p>
  </w:endnote>
  <w:endnote w:type="continuationSeparator" w:id="0">
    <w:p w14:paraId="47249397" w14:textId="77777777" w:rsidR="00F75276" w:rsidRDefault="00F75276" w:rsidP="002D0BF5">
      <w:pPr>
        <w:spacing w:after="0" w:line="240" w:lineRule="auto"/>
      </w:pPr>
      <w:r>
        <w:continuationSeparator/>
      </w:r>
    </w:p>
  </w:endnote>
  <w:endnote w:type="continuationNotice" w:id="1">
    <w:p w14:paraId="44BE5754" w14:textId="77777777" w:rsidR="00F75276" w:rsidRDefault="00F752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122599"/>
      <w:docPartObj>
        <w:docPartGallery w:val="Page Numbers (Bottom of Page)"/>
        <w:docPartUnique/>
      </w:docPartObj>
    </w:sdtPr>
    <w:sdtEndPr>
      <w:rPr>
        <w:noProof/>
      </w:rPr>
    </w:sdtEndPr>
    <w:sdtContent>
      <w:p w14:paraId="1DC851A9" w14:textId="6134D6AC" w:rsidR="00F25404" w:rsidRDefault="00F254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F462D" w14:textId="77777777" w:rsidR="00F25404" w:rsidRDefault="00F254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EA937B" w14:textId="77777777" w:rsidR="00F75276" w:rsidRDefault="00F75276" w:rsidP="002D0BF5">
      <w:pPr>
        <w:spacing w:after="0" w:line="240" w:lineRule="auto"/>
      </w:pPr>
      <w:r>
        <w:separator/>
      </w:r>
    </w:p>
  </w:footnote>
  <w:footnote w:type="continuationSeparator" w:id="0">
    <w:p w14:paraId="36365822" w14:textId="77777777" w:rsidR="00F75276" w:rsidRDefault="00F75276" w:rsidP="002D0BF5">
      <w:pPr>
        <w:spacing w:after="0" w:line="240" w:lineRule="auto"/>
      </w:pPr>
      <w:r>
        <w:continuationSeparator/>
      </w:r>
    </w:p>
  </w:footnote>
  <w:footnote w:type="continuationNotice" w:id="1">
    <w:p w14:paraId="6F98C8F5" w14:textId="77777777" w:rsidR="00F75276" w:rsidRDefault="00F7527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pt;height:11pt;visibility:visible;mso-wrap-style:square" o:bullet="t">
        <v:imagedata r:id="rId1" o:title=""/>
      </v:shape>
    </w:pict>
  </w:numPicBullet>
  <w:abstractNum w:abstractNumId="0" w15:restartNumberingAfterBreak="0">
    <w:nsid w:val="19395FA0"/>
    <w:multiLevelType w:val="hybridMultilevel"/>
    <w:tmpl w:val="9A6217BE"/>
    <w:lvl w:ilvl="0" w:tplc="BF5262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94479"/>
    <w:multiLevelType w:val="hybridMultilevel"/>
    <w:tmpl w:val="2CFE90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D453374"/>
    <w:multiLevelType w:val="multilevel"/>
    <w:tmpl w:val="352E8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AE74919"/>
    <w:multiLevelType w:val="hybridMultilevel"/>
    <w:tmpl w:val="AA7C02A8"/>
    <w:lvl w:ilvl="0" w:tplc="98F67D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6B3F52"/>
    <w:multiLevelType w:val="multilevel"/>
    <w:tmpl w:val="BED46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2C5282B"/>
    <w:multiLevelType w:val="multilevel"/>
    <w:tmpl w:val="6CD22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7A821F7"/>
    <w:multiLevelType w:val="hybridMultilevel"/>
    <w:tmpl w:val="704A379A"/>
    <w:lvl w:ilvl="0" w:tplc="8F3EC43E">
      <w:start w:val="1"/>
      <w:numFmt w:val="decimal"/>
      <w:lvlText w:val="%1."/>
      <w:lvlJc w:val="left"/>
      <w:pPr>
        <w:tabs>
          <w:tab w:val="num" w:pos="720"/>
        </w:tabs>
        <w:ind w:left="720" w:hanging="360"/>
      </w:pPr>
    </w:lvl>
    <w:lvl w:ilvl="1" w:tplc="F96A0232" w:tentative="1">
      <w:start w:val="1"/>
      <w:numFmt w:val="decimal"/>
      <w:lvlText w:val="%2."/>
      <w:lvlJc w:val="left"/>
      <w:pPr>
        <w:tabs>
          <w:tab w:val="num" w:pos="1440"/>
        </w:tabs>
        <w:ind w:left="1440" w:hanging="360"/>
      </w:pPr>
    </w:lvl>
    <w:lvl w:ilvl="2" w:tplc="7FA2E864" w:tentative="1">
      <w:start w:val="1"/>
      <w:numFmt w:val="decimal"/>
      <w:lvlText w:val="%3."/>
      <w:lvlJc w:val="left"/>
      <w:pPr>
        <w:tabs>
          <w:tab w:val="num" w:pos="2160"/>
        </w:tabs>
        <w:ind w:left="2160" w:hanging="360"/>
      </w:pPr>
    </w:lvl>
    <w:lvl w:ilvl="3" w:tplc="E1A8A8D4" w:tentative="1">
      <w:start w:val="1"/>
      <w:numFmt w:val="decimal"/>
      <w:lvlText w:val="%4."/>
      <w:lvlJc w:val="left"/>
      <w:pPr>
        <w:tabs>
          <w:tab w:val="num" w:pos="2880"/>
        </w:tabs>
        <w:ind w:left="2880" w:hanging="360"/>
      </w:pPr>
    </w:lvl>
    <w:lvl w:ilvl="4" w:tplc="434E5E5C" w:tentative="1">
      <w:start w:val="1"/>
      <w:numFmt w:val="decimal"/>
      <w:lvlText w:val="%5."/>
      <w:lvlJc w:val="left"/>
      <w:pPr>
        <w:tabs>
          <w:tab w:val="num" w:pos="3600"/>
        </w:tabs>
        <w:ind w:left="3600" w:hanging="360"/>
      </w:pPr>
    </w:lvl>
    <w:lvl w:ilvl="5" w:tplc="53262B14" w:tentative="1">
      <w:start w:val="1"/>
      <w:numFmt w:val="decimal"/>
      <w:lvlText w:val="%6."/>
      <w:lvlJc w:val="left"/>
      <w:pPr>
        <w:tabs>
          <w:tab w:val="num" w:pos="4320"/>
        </w:tabs>
        <w:ind w:left="4320" w:hanging="360"/>
      </w:pPr>
    </w:lvl>
    <w:lvl w:ilvl="6" w:tplc="F44E16D8" w:tentative="1">
      <w:start w:val="1"/>
      <w:numFmt w:val="decimal"/>
      <w:lvlText w:val="%7."/>
      <w:lvlJc w:val="left"/>
      <w:pPr>
        <w:tabs>
          <w:tab w:val="num" w:pos="5040"/>
        </w:tabs>
        <w:ind w:left="5040" w:hanging="360"/>
      </w:pPr>
    </w:lvl>
    <w:lvl w:ilvl="7" w:tplc="BF7A5F42" w:tentative="1">
      <w:start w:val="1"/>
      <w:numFmt w:val="decimal"/>
      <w:lvlText w:val="%8."/>
      <w:lvlJc w:val="left"/>
      <w:pPr>
        <w:tabs>
          <w:tab w:val="num" w:pos="5760"/>
        </w:tabs>
        <w:ind w:left="5760" w:hanging="360"/>
      </w:pPr>
    </w:lvl>
    <w:lvl w:ilvl="8" w:tplc="FDCE93F0" w:tentative="1">
      <w:start w:val="1"/>
      <w:numFmt w:val="decimal"/>
      <w:lvlText w:val="%9."/>
      <w:lvlJc w:val="left"/>
      <w:pPr>
        <w:tabs>
          <w:tab w:val="num" w:pos="6480"/>
        </w:tabs>
        <w:ind w:left="6480" w:hanging="360"/>
      </w:pPr>
    </w:lvl>
  </w:abstractNum>
  <w:abstractNum w:abstractNumId="7" w15:restartNumberingAfterBreak="0">
    <w:nsid w:val="57E94476"/>
    <w:multiLevelType w:val="multilevel"/>
    <w:tmpl w:val="2E9A4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ACD21B2"/>
    <w:multiLevelType w:val="multilevel"/>
    <w:tmpl w:val="9FCA8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FB95188"/>
    <w:multiLevelType w:val="multilevel"/>
    <w:tmpl w:val="4FFCF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03649162">
    <w:abstractNumId w:val="7"/>
  </w:num>
  <w:num w:numId="2" w16cid:durableId="233592095">
    <w:abstractNumId w:val="5"/>
  </w:num>
  <w:num w:numId="3" w16cid:durableId="1096286875">
    <w:abstractNumId w:val="9"/>
  </w:num>
  <w:num w:numId="4" w16cid:durableId="1696536409">
    <w:abstractNumId w:val="8"/>
  </w:num>
  <w:num w:numId="5" w16cid:durableId="1981298424">
    <w:abstractNumId w:val="2"/>
  </w:num>
  <w:num w:numId="6" w16cid:durableId="2072733175">
    <w:abstractNumId w:val="4"/>
  </w:num>
  <w:num w:numId="7" w16cid:durableId="6349869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47706529">
    <w:abstractNumId w:val="0"/>
  </w:num>
  <w:num w:numId="9" w16cid:durableId="1888645656">
    <w:abstractNumId w:val="6"/>
  </w:num>
  <w:num w:numId="10" w16cid:durableId="170055035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2ewex9qvdxffetsx352f9sr5we02xfztd9&quot;&gt;proposal&lt;record-ids&gt;&lt;item&gt;35&lt;/item&gt;&lt;item&gt;36&lt;/item&gt;&lt;item&gt;37&lt;/item&gt;&lt;item&gt;38&lt;/item&gt;&lt;/record-ids&gt;&lt;/item&gt;&lt;/Libraries&gt;"/>
  </w:docVars>
  <w:rsids>
    <w:rsidRoot w:val="002D0BF5"/>
    <w:rsid w:val="00001916"/>
    <w:rsid w:val="000023B0"/>
    <w:rsid w:val="000031D3"/>
    <w:rsid w:val="000156E5"/>
    <w:rsid w:val="00017A5D"/>
    <w:rsid w:val="00021C74"/>
    <w:rsid w:val="000226F2"/>
    <w:rsid w:val="00024188"/>
    <w:rsid w:val="00036C60"/>
    <w:rsid w:val="00041476"/>
    <w:rsid w:val="00042A33"/>
    <w:rsid w:val="00042C8D"/>
    <w:rsid w:val="0005087D"/>
    <w:rsid w:val="0005295D"/>
    <w:rsid w:val="00054E29"/>
    <w:rsid w:val="00067B4E"/>
    <w:rsid w:val="00073FDA"/>
    <w:rsid w:val="00077C89"/>
    <w:rsid w:val="00087292"/>
    <w:rsid w:val="000875DC"/>
    <w:rsid w:val="00090582"/>
    <w:rsid w:val="00092464"/>
    <w:rsid w:val="00092471"/>
    <w:rsid w:val="00095554"/>
    <w:rsid w:val="000A2154"/>
    <w:rsid w:val="000B02B5"/>
    <w:rsid w:val="000B3E23"/>
    <w:rsid w:val="000C324C"/>
    <w:rsid w:val="000C4F95"/>
    <w:rsid w:val="000C544B"/>
    <w:rsid w:val="000C670D"/>
    <w:rsid w:val="000C6FA2"/>
    <w:rsid w:val="000D173D"/>
    <w:rsid w:val="000D3D00"/>
    <w:rsid w:val="000E2F5C"/>
    <w:rsid w:val="000E6518"/>
    <w:rsid w:val="000F29EB"/>
    <w:rsid w:val="000F5232"/>
    <w:rsid w:val="000F6A98"/>
    <w:rsid w:val="00100118"/>
    <w:rsid w:val="00100629"/>
    <w:rsid w:val="00100A99"/>
    <w:rsid w:val="0010118D"/>
    <w:rsid w:val="00114CE5"/>
    <w:rsid w:val="00123868"/>
    <w:rsid w:val="00124001"/>
    <w:rsid w:val="001248E8"/>
    <w:rsid w:val="0012546D"/>
    <w:rsid w:val="00130C71"/>
    <w:rsid w:val="00132745"/>
    <w:rsid w:val="0014211B"/>
    <w:rsid w:val="0014642F"/>
    <w:rsid w:val="00146445"/>
    <w:rsid w:val="001477A1"/>
    <w:rsid w:val="00151EAF"/>
    <w:rsid w:val="00152F63"/>
    <w:rsid w:val="001613F8"/>
    <w:rsid w:val="001648BF"/>
    <w:rsid w:val="00166048"/>
    <w:rsid w:val="001675A8"/>
    <w:rsid w:val="00170357"/>
    <w:rsid w:val="001732A2"/>
    <w:rsid w:val="00173CAC"/>
    <w:rsid w:val="00176F08"/>
    <w:rsid w:val="00180710"/>
    <w:rsid w:val="00184082"/>
    <w:rsid w:val="00186EFA"/>
    <w:rsid w:val="0018709D"/>
    <w:rsid w:val="00194EC3"/>
    <w:rsid w:val="001A1329"/>
    <w:rsid w:val="001A1C43"/>
    <w:rsid w:val="001A6F99"/>
    <w:rsid w:val="001A794E"/>
    <w:rsid w:val="001B1628"/>
    <w:rsid w:val="001B1B48"/>
    <w:rsid w:val="001B767E"/>
    <w:rsid w:val="001C051E"/>
    <w:rsid w:val="001C37B7"/>
    <w:rsid w:val="001C687D"/>
    <w:rsid w:val="001D0292"/>
    <w:rsid w:val="001D082A"/>
    <w:rsid w:val="001D276B"/>
    <w:rsid w:val="001D5B7C"/>
    <w:rsid w:val="001D73AF"/>
    <w:rsid w:val="001E1594"/>
    <w:rsid w:val="001E49E2"/>
    <w:rsid w:val="001F05FB"/>
    <w:rsid w:val="001F2B15"/>
    <w:rsid w:val="0020692D"/>
    <w:rsid w:val="00210735"/>
    <w:rsid w:val="00211451"/>
    <w:rsid w:val="0021712F"/>
    <w:rsid w:val="00220FD7"/>
    <w:rsid w:val="00221A85"/>
    <w:rsid w:val="00227D28"/>
    <w:rsid w:val="002334C8"/>
    <w:rsid w:val="002358C2"/>
    <w:rsid w:val="00246464"/>
    <w:rsid w:val="00247AB5"/>
    <w:rsid w:val="00250AC4"/>
    <w:rsid w:val="0025102B"/>
    <w:rsid w:val="002523BB"/>
    <w:rsid w:val="00255546"/>
    <w:rsid w:val="00256788"/>
    <w:rsid w:val="00265133"/>
    <w:rsid w:val="00265CB4"/>
    <w:rsid w:val="00267B26"/>
    <w:rsid w:val="00280CE7"/>
    <w:rsid w:val="00282424"/>
    <w:rsid w:val="00284C55"/>
    <w:rsid w:val="0028577E"/>
    <w:rsid w:val="00286F69"/>
    <w:rsid w:val="00291EC3"/>
    <w:rsid w:val="002B6540"/>
    <w:rsid w:val="002B7B93"/>
    <w:rsid w:val="002C1AAB"/>
    <w:rsid w:val="002D0BF5"/>
    <w:rsid w:val="002D0D69"/>
    <w:rsid w:val="002D7F56"/>
    <w:rsid w:val="002E13F8"/>
    <w:rsid w:val="002E2CE1"/>
    <w:rsid w:val="002F2CA0"/>
    <w:rsid w:val="002F2D82"/>
    <w:rsid w:val="002F2E58"/>
    <w:rsid w:val="002F5B4D"/>
    <w:rsid w:val="002F5FD5"/>
    <w:rsid w:val="002F7B08"/>
    <w:rsid w:val="003078F8"/>
    <w:rsid w:val="00307CBC"/>
    <w:rsid w:val="003250AB"/>
    <w:rsid w:val="00325DDD"/>
    <w:rsid w:val="003265BE"/>
    <w:rsid w:val="00326C78"/>
    <w:rsid w:val="00333042"/>
    <w:rsid w:val="003374B7"/>
    <w:rsid w:val="00341BD7"/>
    <w:rsid w:val="00342279"/>
    <w:rsid w:val="0035238A"/>
    <w:rsid w:val="003552B2"/>
    <w:rsid w:val="00355B10"/>
    <w:rsid w:val="003634D6"/>
    <w:rsid w:val="00364371"/>
    <w:rsid w:val="00376C9C"/>
    <w:rsid w:val="00383B1E"/>
    <w:rsid w:val="003840A5"/>
    <w:rsid w:val="00386128"/>
    <w:rsid w:val="003925CC"/>
    <w:rsid w:val="00395F37"/>
    <w:rsid w:val="003A0045"/>
    <w:rsid w:val="003A040F"/>
    <w:rsid w:val="003A3B5A"/>
    <w:rsid w:val="003A71AD"/>
    <w:rsid w:val="003B091C"/>
    <w:rsid w:val="003B2F6D"/>
    <w:rsid w:val="003B423C"/>
    <w:rsid w:val="003B7A06"/>
    <w:rsid w:val="003C0440"/>
    <w:rsid w:val="003C3E2C"/>
    <w:rsid w:val="003D16B3"/>
    <w:rsid w:val="003D4BA8"/>
    <w:rsid w:val="003E6686"/>
    <w:rsid w:val="003E7838"/>
    <w:rsid w:val="003F02A5"/>
    <w:rsid w:val="003F5DF6"/>
    <w:rsid w:val="003F7160"/>
    <w:rsid w:val="004012ED"/>
    <w:rsid w:val="00413057"/>
    <w:rsid w:val="00414E49"/>
    <w:rsid w:val="00416413"/>
    <w:rsid w:val="00417C5F"/>
    <w:rsid w:val="00420312"/>
    <w:rsid w:val="00425440"/>
    <w:rsid w:val="00427FE4"/>
    <w:rsid w:val="004315E7"/>
    <w:rsid w:val="00435B32"/>
    <w:rsid w:val="00436C87"/>
    <w:rsid w:val="00437C70"/>
    <w:rsid w:val="0044327A"/>
    <w:rsid w:val="00445326"/>
    <w:rsid w:val="00451283"/>
    <w:rsid w:val="00453ADD"/>
    <w:rsid w:val="00455FF5"/>
    <w:rsid w:val="00461445"/>
    <w:rsid w:val="00466332"/>
    <w:rsid w:val="00467A4B"/>
    <w:rsid w:val="00472266"/>
    <w:rsid w:val="00473686"/>
    <w:rsid w:val="004748B7"/>
    <w:rsid w:val="00477683"/>
    <w:rsid w:val="00477E28"/>
    <w:rsid w:val="00483B71"/>
    <w:rsid w:val="00484E9B"/>
    <w:rsid w:val="00484F6A"/>
    <w:rsid w:val="0049437E"/>
    <w:rsid w:val="00496AF4"/>
    <w:rsid w:val="004A2C4A"/>
    <w:rsid w:val="004A5C04"/>
    <w:rsid w:val="004C6239"/>
    <w:rsid w:val="004D26CF"/>
    <w:rsid w:val="004D4B11"/>
    <w:rsid w:val="004D6713"/>
    <w:rsid w:val="004E03DE"/>
    <w:rsid w:val="004E5D83"/>
    <w:rsid w:val="004E5F88"/>
    <w:rsid w:val="004F23FC"/>
    <w:rsid w:val="004F24D8"/>
    <w:rsid w:val="004F58E3"/>
    <w:rsid w:val="00503076"/>
    <w:rsid w:val="00503FEF"/>
    <w:rsid w:val="0051317A"/>
    <w:rsid w:val="00516C94"/>
    <w:rsid w:val="00521DB6"/>
    <w:rsid w:val="00525718"/>
    <w:rsid w:val="00526F5F"/>
    <w:rsid w:val="00531F1D"/>
    <w:rsid w:val="00534ED1"/>
    <w:rsid w:val="00535055"/>
    <w:rsid w:val="00537CC4"/>
    <w:rsid w:val="00540BE7"/>
    <w:rsid w:val="0054217C"/>
    <w:rsid w:val="00544549"/>
    <w:rsid w:val="0054457A"/>
    <w:rsid w:val="00546F4C"/>
    <w:rsid w:val="005529F8"/>
    <w:rsid w:val="00554247"/>
    <w:rsid w:val="0056355C"/>
    <w:rsid w:val="00563FF8"/>
    <w:rsid w:val="00570D08"/>
    <w:rsid w:val="0057481F"/>
    <w:rsid w:val="00575A04"/>
    <w:rsid w:val="0058446B"/>
    <w:rsid w:val="0058676D"/>
    <w:rsid w:val="00594122"/>
    <w:rsid w:val="005944B3"/>
    <w:rsid w:val="00594C2C"/>
    <w:rsid w:val="00595343"/>
    <w:rsid w:val="005A4075"/>
    <w:rsid w:val="005B1D68"/>
    <w:rsid w:val="005B2BD6"/>
    <w:rsid w:val="005C2EE5"/>
    <w:rsid w:val="005C56BA"/>
    <w:rsid w:val="005C670E"/>
    <w:rsid w:val="005D1D6A"/>
    <w:rsid w:val="005E7AC7"/>
    <w:rsid w:val="005F1CCD"/>
    <w:rsid w:val="005F4178"/>
    <w:rsid w:val="005F4F44"/>
    <w:rsid w:val="005F6809"/>
    <w:rsid w:val="005F6DFC"/>
    <w:rsid w:val="005F7A5A"/>
    <w:rsid w:val="00601A4D"/>
    <w:rsid w:val="00603188"/>
    <w:rsid w:val="006060D7"/>
    <w:rsid w:val="006061F6"/>
    <w:rsid w:val="0060662B"/>
    <w:rsid w:val="006123C5"/>
    <w:rsid w:val="00616252"/>
    <w:rsid w:val="0062325E"/>
    <w:rsid w:val="0062413C"/>
    <w:rsid w:val="006272C4"/>
    <w:rsid w:val="006338C8"/>
    <w:rsid w:val="006338FB"/>
    <w:rsid w:val="00634073"/>
    <w:rsid w:val="006424E6"/>
    <w:rsid w:val="006435E4"/>
    <w:rsid w:val="006438CF"/>
    <w:rsid w:val="006464E9"/>
    <w:rsid w:val="00647C6D"/>
    <w:rsid w:val="00650203"/>
    <w:rsid w:val="006523CC"/>
    <w:rsid w:val="00657438"/>
    <w:rsid w:val="006576EB"/>
    <w:rsid w:val="00661D99"/>
    <w:rsid w:val="006627F2"/>
    <w:rsid w:val="00663786"/>
    <w:rsid w:val="0066483E"/>
    <w:rsid w:val="00666B85"/>
    <w:rsid w:val="00674A78"/>
    <w:rsid w:val="00674DA2"/>
    <w:rsid w:val="00675416"/>
    <w:rsid w:val="0067586F"/>
    <w:rsid w:val="006862FF"/>
    <w:rsid w:val="00691DE2"/>
    <w:rsid w:val="00693171"/>
    <w:rsid w:val="00693C9B"/>
    <w:rsid w:val="00696FE1"/>
    <w:rsid w:val="00697C1D"/>
    <w:rsid w:val="00697EE5"/>
    <w:rsid w:val="006A1ECC"/>
    <w:rsid w:val="006A1F57"/>
    <w:rsid w:val="006A20A4"/>
    <w:rsid w:val="006B2519"/>
    <w:rsid w:val="006B3561"/>
    <w:rsid w:val="006B7A65"/>
    <w:rsid w:val="006C76BB"/>
    <w:rsid w:val="006D0319"/>
    <w:rsid w:val="006D5420"/>
    <w:rsid w:val="006D5796"/>
    <w:rsid w:val="006D6120"/>
    <w:rsid w:val="006D75B7"/>
    <w:rsid w:val="006D79B4"/>
    <w:rsid w:val="006E2900"/>
    <w:rsid w:val="006E5309"/>
    <w:rsid w:val="006F40DE"/>
    <w:rsid w:val="006F4E89"/>
    <w:rsid w:val="0070045E"/>
    <w:rsid w:val="00700D14"/>
    <w:rsid w:val="007025FA"/>
    <w:rsid w:val="00707113"/>
    <w:rsid w:val="007073E0"/>
    <w:rsid w:val="007108CF"/>
    <w:rsid w:val="00712146"/>
    <w:rsid w:val="00712353"/>
    <w:rsid w:val="00713B68"/>
    <w:rsid w:val="00716CD0"/>
    <w:rsid w:val="00722C5C"/>
    <w:rsid w:val="0072445B"/>
    <w:rsid w:val="00726D85"/>
    <w:rsid w:val="00726ECB"/>
    <w:rsid w:val="0073522E"/>
    <w:rsid w:val="007422BD"/>
    <w:rsid w:val="007433FE"/>
    <w:rsid w:val="00744CA7"/>
    <w:rsid w:val="00747445"/>
    <w:rsid w:val="00751B1E"/>
    <w:rsid w:val="0075385A"/>
    <w:rsid w:val="00756279"/>
    <w:rsid w:val="00762A05"/>
    <w:rsid w:val="007640CD"/>
    <w:rsid w:val="00764BD3"/>
    <w:rsid w:val="007657B7"/>
    <w:rsid w:val="00770DC3"/>
    <w:rsid w:val="00774212"/>
    <w:rsid w:val="00776F75"/>
    <w:rsid w:val="00785C12"/>
    <w:rsid w:val="0079122A"/>
    <w:rsid w:val="00792010"/>
    <w:rsid w:val="007A2B70"/>
    <w:rsid w:val="007A3E78"/>
    <w:rsid w:val="007A487E"/>
    <w:rsid w:val="007B1743"/>
    <w:rsid w:val="007B6654"/>
    <w:rsid w:val="007B6877"/>
    <w:rsid w:val="007C11D0"/>
    <w:rsid w:val="007D0F68"/>
    <w:rsid w:val="007D5660"/>
    <w:rsid w:val="007D6CDE"/>
    <w:rsid w:val="007D7B0D"/>
    <w:rsid w:val="007E4D53"/>
    <w:rsid w:val="007E4EAD"/>
    <w:rsid w:val="007F141C"/>
    <w:rsid w:val="007F6627"/>
    <w:rsid w:val="007F7DD2"/>
    <w:rsid w:val="008004E3"/>
    <w:rsid w:val="008076A1"/>
    <w:rsid w:val="00812FBB"/>
    <w:rsid w:val="00817506"/>
    <w:rsid w:val="0082363C"/>
    <w:rsid w:val="00827331"/>
    <w:rsid w:val="008323CD"/>
    <w:rsid w:val="008374D6"/>
    <w:rsid w:val="008426BC"/>
    <w:rsid w:val="00845D6E"/>
    <w:rsid w:val="0085088D"/>
    <w:rsid w:val="00850E4A"/>
    <w:rsid w:val="00851DA5"/>
    <w:rsid w:val="00854B37"/>
    <w:rsid w:val="00862858"/>
    <w:rsid w:val="00862E06"/>
    <w:rsid w:val="00865B5D"/>
    <w:rsid w:val="0086627E"/>
    <w:rsid w:val="0087091C"/>
    <w:rsid w:val="00880F12"/>
    <w:rsid w:val="008833FE"/>
    <w:rsid w:val="00884444"/>
    <w:rsid w:val="00889375"/>
    <w:rsid w:val="00890128"/>
    <w:rsid w:val="00890C11"/>
    <w:rsid w:val="0089380B"/>
    <w:rsid w:val="008A611A"/>
    <w:rsid w:val="008A6CF0"/>
    <w:rsid w:val="008A7B64"/>
    <w:rsid w:val="008B0984"/>
    <w:rsid w:val="008B1104"/>
    <w:rsid w:val="008B30A8"/>
    <w:rsid w:val="008B4C89"/>
    <w:rsid w:val="008C3AB8"/>
    <w:rsid w:val="008D035E"/>
    <w:rsid w:val="008D0F04"/>
    <w:rsid w:val="008E1C59"/>
    <w:rsid w:val="008F16D3"/>
    <w:rsid w:val="008F5ADA"/>
    <w:rsid w:val="008F6F16"/>
    <w:rsid w:val="009023E7"/>
    <w:rsid w:val="0090494D"/>
    <w:rsid w:val="00905A60"/>
    <w:rsid w:val="009073C6"/>
    <w:rsid w:val="009074A0"/>
    <w:rsid w:val="00907E3E"/>
    <w:rsid w:val="00907F05"/>
    <w:rsid w:val="00916EEE"/>
    <w:rsid w:val="009207B5"/>
    <w:rsid w:val="00921D9E"/>
    <w:rsid w:val="00926793"/>
    <w:rsid w:val="00931A74"/>
    <w:rsid w:val="009333C2"/>
    <w:rsid w:val="009337FE"/>
    <w:rsid w:val="00934C35"/>
    <w:rsid w:val="0093566D"/>
    <w:rsid w:val="00936A9C"/>
    <w:rsid w:val="009417AC"/>
    <w:rsid w:val="00944F7C"/>
    <w:rsid w:val="00946371"/>
    <w:rsid w:val="009502AA"/>
    <w:rsid w:val="009503BB"/>
    <w:rsid w:val="0096586F"/>
    <w:rsid w:val="00972DB7"/>
    <w:rsid w:val="00982013"/>
    <w:rsid w:val="0098471A"/>
    <w:rsid w:val="00990A57"/>
    <w:rsid w:val="009A660A"/>
    <w:rsid w:val="009B1E9D"/>
    <w:rsid w:val="009B32D4"/>
    <w:rsid w:val="009D374E"/>
    <w:rsid w:val="009D4619"/>
    <w:rsid w:val="009D5A97"/>
    <w:rsid w:val="009D7471"/>
    <w:rsid w:val="009D7B1B"/>
    <w:rsid w:val="009E6288"/>
    <w:rsid w:val="009E7443"/>
    <w:rsid w:val="009E77C0"/>
    <w:rsid w:val="009F2CB0"/>
    <w:rsid w:val="009F547A"/>
    <w:rsid w:val="009F6668"/>
    <w:rsid w:val="00A03AA3"/>
    <w:rsid w:val="00A0446A"/>
    <w:rsid w:val="00A05083"/>
    <w:rsid w:val="00A077C8"/>
    <w:rsid w:val="00A17F59"/>
    <w:rsid w:val="00A27C62"/>
    <w:rsid w:val="00A30085"/>
    <w:rsid w:val="00A33AAD"/>
    <w:rsid w:val="00A34894"/>
    <w:rsid w:val="00A367B2"/>
    <w:rsid w:val="00A402E0"/>
    <w:rsid w:val="00A42F67"/>
    <w:rsid w:val="00A437FF"/>
    <w:rsid w:val="00A455AE"/>
    <w:rsid w:val="00A45C1B"/>
    <w:rsid w:val="00A5328A"/>
    <w:rsid w:val="00A573B4"/>
    <w:rsid w:val="00A63A57"/>
    <w:rsid w:val="00A66580"/>
    <w:rsid w:val="00A74A25"/>
    <w:rsid w:val="00A76681"/>
    <w:rsid w:val="00A849E5"/>
    <w:rsid w:val="00A84AD5"/>
    <w:rsid w:val="00A90299"/>
    <w:rsid w:val="00A91478"/>
    <w:rsid w:val="00AA06D8"/>
    <w:rsid w:val="00AA64B9"/>
    <w:rsid w:val="00AB334A"/>
    <w:rsid w:val="00AB4BFA"/>
    <w:rsid w:val="00AB7505"/>
    <w:rsid w:val="00AC1B45"/>
    <w:rsid w:val="00AC4CDE"/>
    <w:rsid w:val="00AC58D0"/>
    <w:rsid w:val="00AC6894"/>
    <w:rsid w:val="00AD7EE2"/>
    <w:rsid w:val="00AE21D7"/>
    <w:rsid w:val="00AF2713"/>
    <w:rsid w:val="00B0030C"/>
    <w:rsid w:val="00B06C84"/>
    <w:rsid w:val="00B114C6"/>
    <w:rsid w:val="00B13412"/>
    <w:rsid w:val="00B236EB"/>
    <w:rsid w:val="00B242E3"/>
    <w:rsid w:val="00B2493F"/>
    <w:rsid w:val="00B254AC"/>
    <w:rsid w:val="00B27F49"/>
    <w:rsid w:val="00B308EC"/>
    <w:rsid w:val="00B31246"/>
    <w:rsid w:val="00B328BC"/>
    <w:rsid w:val="00B40069"/>
    <w:rsid w:val="00B47C74"/>
    <w:rsid w:val="00B5003A"/>
    <w:rsid w:val="00B53763"/>
    <w:rsid w:val="00B5593A"/>
    <w:rsid w:val="00B613F1"/>
    <w:rsid w:val="00B63220"/>
    <w:rsid w:val="00B64661"/>
    <w:rsid w:val="00B770FB"/>
    <w:rsid w:val="00B800B9"/>
    <w:rsid w:val="00B80D3D"/>
    <w:rsid w:val="00B86587"/>
    <w:rsid w:val="00B867AA"/>
    <w:rsid w:val="00B873DB"/>
    <w:rsid w:val="00B90EC6"/>
    <w:rsid w:val="00B91593"/>
    <w:rsid w:val="00B9448B"/>
    <w:rsid w:val="00B946B7"/>
    <w:rsid w:val="00B947E8"/>
    <w:rsid w:val="00B968F2"/>
    <w:rsid w:val="00BA0ADC"/>
    <w:rsid w:val="00BB0D41"/>
    <w:rsid w:val="00BB1546"/>
    <w:rsid w:val="00BB1E26"/>
    <w:rsid w:val="00BB20C5"/>
    <w:rsid w:val="00BB2143"/>
    <w:rsid w:val="00BB29EA"/>
    <w:rsid w:val="00BB3E45"/>
    <w:rsid w:val="00BB6193"/>
    <w:rsid w:val="00BB734C"/>
    <w:rsid w:val="00BC6077"/>
    <w:rsid w:val="00BD119B"/>
    <w:rsid w:val="00BD4B45"/>
    <w:rsid w:val="00BE45A3"/>
    <w:rsid w:val="00BE50F9"/>
    <w:rsid w:val="00BE77D8"/>
    <w:rsid w:val="00BF09B9"/>
    <w:rsid w:val="00BF1E6D"/>
    <w:rsid w:val="00BF2145"/>
    <w:rsid w:val="00BF3706"/>
    <w:rsid w:val="00BF768D"/>
    <w:rsid w:val="00C00A04"/>
    <w:rsid w:val="00C1483C"/>
    <w:rsid w:val="00C31445"/>
    <w:rsid w:val="00C328EA"/>
    <w:rsid w:val="00C3352B"/>
    <w:rsid w:val="00C4492D"/>
    <w:rsid w:val="00C45A49"/>
    <w:rsid w:val="00C54D53"/>
    <w:rsid w:val="00C551EB"/>
    <w:rsid w:val="00C6038A"/>
    <w:rsid w:val="00C60785"/>
    <w:rsid w:val="00C64E60"/>
    <w:rsid w:val="00C65269"/>
    <w:rsid w:val="00C66287"/>
    <w:rsid w:val="00C668A2"/>
    <w:rsid w:val="00C671C2"/>
    <w:rsid w:val="00C70B78"/>
    <w:rsid w:val="00C74E7C"/>
    <w:rsid w:val="00C7793D"/>
    <w:rsid w:val="00C859C0"/>
    <w:rsid w:val="00C875DD"/>
    <w:rsid w:val="00C979E4"/>
    <w:rsid w:val="00CA00CB"/>
    <w:rsid w:val="00CA30E1"/>
    <w:rsid w:val="00CA5D27"/>
    <w:rsid w:val="00CA6412"/>
    <w:rsid w:val="00CA6F7B"/>
    <w:rsid w:val="00CA70CE"/>
    <w:rsid w:val="00CB0FCB"/>
    <w:rsid w:val="00CB2BCE"/>
    <w:rsid w:val="00CB57E3"/>
    <w:rsid w:val="00CB5819"/>
    <w:rsid w:val="00CB6D11"/>
    <w:rsid w:val="00CC3DBB"/>
    <w:rsid w:val="00CC57D3"/>
    <w:rsid w:val="00CC5AFD"/>
    <w:rsid w:val="00CC5B37"/>
    <w:rsid w:val="00CC68AD"/>
    <w:rsid w:val="00CD0FED"/>
    <w:rsid w:val="00CD1442"/>
    <w:rsid w:val="00CD16F1"/>
    <w:rsid w:val="00CD493C"/>
    <w:rsid w:val="00CD7A8F"/>
    <w:rsid w:val="00CE049D"/>
    <w:rsid w:val="00CE2D51"/>
    <w:rsid w:val="00CE4F85"/>
    <w:rsid w:val="00CE5800"/>
    <w:rsid w:val="00D0510F"/>
    <w:rsid w:val="00D1086C"/>
    <w:rsid w:val="00D1262C"/>
    <w:rsid w:val="00D13B63"/>
    <w:rsid w:val="00D162BB"/>
    <w:rsid w:val="00D21129"/>
    <w:rsid w:val="00D2234D"/>
    <w:rsid w:val="00D301B8"/>
    <w:rsid w:val="00D3075E"/>
    <w:rsid w:val="00D30AA0"/>
    <w:rsid w:val="00D400B0"/>
    <w:rsid w:val="00D400F9"/>
    <w:rsid w:val="00D40B17"/>
    <w:rsid w:val="00D424C6"/>
    <w:rsid w:val="00D4490B"/>
    <w:rsid w:val="00D50E66"/>
    <w:rsid w:val="00D512EA"/>
    <w:rsid w:val="00D5267E"/>
    <w:rsid w:val="00D54504"/>
    <w:rsid w:val="00D55672"/>
    <w:rsid w:val="00D56397"/>
    <w:rsid w:val="00D56C85"/>
    <w:rsid w:val="00D576C6"/>
    <w:rsid w:val="00D6734E"/>
    <w:rsid w:val="00D7363E"/>
    <w:rsid w:val="00D76FD2"/>
    <w:rsid w:val="00D775D1"/>
    <w:rsid w:val="00D82654"/>
    <w:rsid w:val="00D904BE"/>
    <w:rsid w:val="00D928C9"/>
    <w:rsid w:val="00D954DD"/>
    <w:rsid w:val="00DA02BF"/>
    <w:rsid w:val="00DA1B1F"/>
    <w:rsid w:val="00DA2581"/>
    <w:rsid w:val="00DA4287"/>
    <w:rsid w:val="00DA7F67"/>
    <w:rsid w:val="00DB643A"/>
    <w:rsid w:val="00DB65EE"/>
    <w:rsid w:val="00DB6B2F"/>
    <w:rsid w:val="00DC03CD"/>
    <w:rsid w:val="00DC0789"/>
    <w:rsid w:val="00DC07F8"/>
    <w:rsid w:val="00DC645D"/>
    <w:rsid w:val="00DC66BE"/>
    <w:rsid w:val="00DD05FB"/>
    <w:rsid w:val="00DD0F85"/>
    <w:rsid w:val="00DD1DE4"/>
    <w:rsid w:val="00DD3F2C"/>
    <w:rsid w:val="00DE0B02"/>
    <w:rsid w:val="00DE1DE5"/>
    <w:rsid w:val="00DE7382"/>
    <w:rsid w:val="00DE7525"/>
    <w:rsid w:val="00DF33B5"/>
    <w:rsid w:val="00E000D6"/>
    <w:rsid w:val="00E001E7"/>
    <w:rsid w:val="00E12D6A"/>
    <w:rsid w:val="00E13DDB"/>
    <w:rsid w:val="00E14F9F"/>
    <w:rsid w:val="00E21939"/>
    <w:rsid w:val="00E2210F"/>
    <w:rsid w:val="00E24028"/>
    <w:rsid w:val="00E245A0"/>
    <w:rsid w:val="00E24CA6"/>
    <w:rsid w:val="00E254F3"/>
    <w:rsid w:val="00E30D45"/>
    <w:rsid w:val="00E32867"/>
    <w:rsid w:val="00E34956"/>
    <w:rsid w:val="00E35DE0"/>
    <w:rsid w:val="00E377D9"/>
    <w:rsid w:val="00E37D4E"/>
    <w:rsid w:val="00E37E8B"/>
    <w:rsid w:val="00E4021D"/>
    <w:rsid w:val="00E40526"/>
    <w:rsid w:val="00E41E2F"/>
    <w:rsid w:val="00E50393"/>
    <w:rsid w:val="00E50B29"/>
    <w:rsid w:val="00E51375"/>
    <w:rsid w:val="00E5346F"/>
    <w:rsid w:val="00E536B6"/>
    <w:rsid w:val="00E549AD"/>
    <w:rsid w:val="00E56734"/>
    <w:rsid w:val="00E57FAB"/>
    <w:rsid w:val="00E607EC"/>
    <w:rsid w:val="00E631A0"/>
    <w:rsid w:val="00E6381A"/>
    <w:rsid w:val="00E713E7"/>
    <w:rsid w:val="00E72290"/>
    <w:rsid w:val="00E80628"/>
    <w:rsid w:val="00E82C12"/>
    <w:rsid w:val="00E8566C"/>
    <w:rsid w:val="00E86F65"/>
    <w:rsid w:val="00E87CF9"/>
    <w:rsid w:val="00E9442E"/>
    <w:rsid w:val="00E9687A"/>
    <w:rsid w:val="00EA27BA"/>
    <w:rsid w:val="00EA37A6"/>
    <w:rsid w:val="00EA582C"/>
    <w:rsid w:val="00EA6BD1"/>
    <w:rsid w:val="00EB1CF1"/>
    <w:rsid w:val="00EB30DA"/>
    <w:rsid w:val="00EB77AD"/>
    <w:rsid w:val="00EC0025"/>
    <w:rsid w:val="00ED34A4"/>
    <w:rsid w:val="00ED4109"/>
    <w:rsid w:val="00ED4F80"/>
    <w:rsid w:val="00ED553F"/>
    <w:rsid w:val="00ED5C0D"/>
    <w:rsid w:val="00ED6101"/>
    <w:rsid w:val="00EE1F11"/>
    <w:rsid w:val="00EE697A"/>
    <w:rsid w:val="00EF05FE"/>
    <w:rsid w:val="00EF288A"/>
    <w:rsid w:val="00F00948"/>
    <w:rsid w:val="00F02F6A"/>
    <w:rsid w:val="00F04804"/>
    <w:rsid w:val="00F04DB0"/>
    <w:rsid w:val="00F04E09"/>
    <w:rsid w:val="00F131A8"/>
    <w:rsid w:val="00F14D80"/>
    <w:rsid w:val="00F23909"/>
    <w:rsid w:val="00F23D54"/>
    <w:rsid w:val="00F25404"/>
    <w:rsid w:val="00F25825"/>
    <w:rsid w:val="00F27312"/>
    <w:rsid w:val="00F3034E"/>
    <w:rsid w:val="00F31635"/>
    <w:rsid w:val="00F32BFC"/>
    <w:rsid w:val="00F3503B"/>
    <w:rsid w:val="00F41536"/>
    <w:rsid w:val="00F44A40"/>
    <w:rsid w:val="00F45F0B"/>
    <w:rsid w:val="00F46240"/>
    <w:rsid w:val="00F52608"/>
    <w:rsid w:val="00F6298A"/>
    <w:rsid w:val="00F62B5D"/>
    <w:rsid w:val="00F6743E"/>
    <w:rsid w:val="00F70F44"/>
    <w:rsid w:val="00F71425"/>
    <w:rsid w:val="00F72137"/>
    <w:rsid w:val="00F739F4"/>
    <w:rsid w:val="00F75276"/>
    <w:rsid w:val="00F763E2"/>
    <w:rsid w:val="00F765C6"/>
    <w:rsid w:val="00F85F52"/>
    <w:rsid w:val="00F8733A"/>
    <w:rsid w:val="00F87C83"/>
    <w:rsid w:val="00F910D3"/>
    <w:rsid w:val="00F92CE6"/>
    <w:rsid w:val="00F93FA8"/>
    <w:rsid w:val="00FA29DB"/>
    <w:rsid w:val="00FA3183"/>
    <w:rsid w:val="00FA4191"/>
    <w:rsid w:val="00FB3079"/>
    <w:rsid w:val="00FB4D4D"/>
    <w:rsid w:val="00FB598B"/>
    <w:rsid w:val="00FC6EB3"/>
    <w:rsid w:val="00FD2BEF"/>
    <w:rsid w:val="00FD3C3A"/>
    <w:rsid w:val="00FD448D"/>
    <w:rsid w:val="00FD758C"/>
    <w:rsid w:val="00FD7B9C"/>
    <w:rsid w:val="00FE084B"/>
    <w:rsid w:val="00FE0E68"/>
    <w:rsid w:val="00FE11A2"/>
    <w:rsid w:val="00FE2944"/>
    <w:rsid w:val="00FE7008"/>
    <w:rsid w:val="00FE75BE"/>
    <w:rsid w:val="00FF03E0"/>
    <w:rsid w:val="00FF0F08"/>
    <w:rsid w:val="00FF58ED"/>
    <w:rsid w:val="00FF59FD"/>
    <w:rsid w:val="01229CA9"/>
    <w:rsid w:val="07A4DA95"/>
    <w:rsid w:val="0C2445D8"/>
    <w:rsid w:val="0ECAD223"/>
    <w:rsid w:val="0F3CBE81"/>
    <w:rsid w:val="11A56FAE"/>
    <w:rsid w:val="1825381B"/>
    <w:rsid w:val="1983FF13"/>
    <w:rsid w:val="1DAEB823"/>
    <w:rsid w:val="1E577036"/>
    <w:rsid w:val="1E849BD8"/>
    <w:rsid w:val="1F5CA131"/>
    <w:rsid w:val="245BADB5"/>
    <w:rsid w:val="257E5E87"/>
    <w:rsid w:val="2C2361EE"/>
    <w:rsid w:val="2F01619C"/>
    <w:rsid w:val="30EBBAE7"/>
    <w:rsid w:val="356EC883"/>
    <w:rsid w:val="35B7701A"/>
    <w:rsid w:val="3633DBBC"/>
    <w:rsid w:val="3A3E54D1"/>
    <w:rsid w:val="3B3ADC31"/>
    <w:rsid w:val="3B6D4163"/>
    <w:rsid w:val="3D3101A5"/>
    <w:rsid w:val="41DEAF0C"/>
    <w:rsid w:val="43C6BF7E"/>
    <w:rsid w:val="465B4780"/>
    <w:rsid w:val="4722013B"/>
    <w:rsid w:val="48F472C8"/>
    <w:rsid w:val="4984BE78"/>
    <w:rsid w:val="4B1E3917"/>
    <w:rsid w:val="4B69E5BE"/>
    <w:rsid w:val="4CEB295F"/>
    <w:rsid w:val="4F33EE50"/>
    <w:rsid w:val="4FF7C0DF"/>
    <w:rsid w:val="50AD300C"/>
    <w:rsid w:val="50FD0EF2"/>
    <w:rsid w:val="51ACC732"/>
    <w:rsid w:val="51CC596A"/>
    <w:rsid w:val="52C1E9B6"/>
    <w:rsid w:val="54912810"/>
    <w:rsid w:val="551334B2"/>
    <w:rsid w:val="573DC714"/>
    <w:rsid w:val="58834746"/>
    <w:rsid w:val="596472AC"/>
    <w:rsid w:val="5979AD60"/>
    <w:rsid w:val="5B26BF62"/>
    <w:rsid w:val="5D6905C5"/>
    <w:rsid w:val="5FB9FC6E"/>
    <w:rsid w:val="603BBCA0"/>
    <w:rsid w:val="60D4A49F"/>
    <w:rsid w:val="6223D590"/>
    <w:rsid w:val="62794FCB"/>
    <w:rsid w:val="62F22C95"/>
    <w:rsid w:val="6D75DC6C"/>
    <w:rsid w:val="6E7B4284"/>
    <w:rsid w:val="6EAFCF74"/>
    <w:rsid w:val="6EC52E21"/>
    <w:rsid w:val="6EE6E67E"/>
    <w:rsid w:val="7060FE82"/>
    <w:rsid w:val="7154AE4B"/>
    <w:rsid w:val="7236EE33"/>
    <w:rsid w:val="76474F42"/>
    <w:rsid w:val="7786F990"/>
    <w:rsid w:val="79A5FBBE"/>
    <w:rsid w:val="79E2E385"/>
    <w:rsid w:val="7AABAF5E"/>
    <w:rsid w:val="7AED60C1"/>
    <w:rsid w:val="7C853A85"/>
    <w:rsid w:val="7D6DE0CD"/>
    <w:rsid w:val="7F00F51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2"/>
    </o:shapelayout>
  </w:shapeDefaults>
  <w:decimalSymbol w:val="."/>
  <w:listSeparator w:val=","/>
  <w14:docId w14:val="383F06DE"/>
  <w15:chartTrackingRefBased/>
  <w15:docId w15:val="{88E7DD22-3032-4539-89B5-3378A4F66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02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0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BF5"/>
  </w:style>
  <w:style w:type="paragraph" w:styleId="Footer">
    <w:name w:val="footer"/>
    <w:basedOn w:val="Normal"/>
    <w:link w:val="FooterChar"/>
    <w:uiPriority w:val="99"/>
    <w:unhideWhenUsed/>
    <w:rsid w:val="002D0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BF5"/>
  </w:style>
  <w:style w:type="paragraph" w:customStyle="1" w:styleId="paragraph">
    <w:name w:val="paragraph"/>
    <w:basedOn w:val="Normal"/>
    <w:rsid w:val="005F7A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F7A5A"/>
  </w:style>
  <w:style w:type="character" w:customStyle="1" w:styleId="eop">
    <w:name w:val="eop"/>
    <w:basedOn w:val="DefaultParagraphFont"/>
    <w:rsid w:val="005F7A5A"/>
  </w:style>
  <w:style w:type="character" w:customStyle="1" w:styleId="mathspan">
    <w:name w:val="mathspan"/>
    <w:basedOn w:val="DefaultParagraphFont"/>
    <w:rsid w:val="005F7A5A"/>
  </w:style>
  <w:style w:type="character" w:customStyle="1" w:styleId="scxw64941915">
    <w:name w:val="scxw64941915"/>
    <w:basedOn w:val="DefaultParagraphFont"/>
    <w:rsid w:val="005F7A5A"/>
  </w:style>
  <w:style w:type="character" w:customStyle="1" w:styleId="mi">
    <w:name w:val="mi"/>
    <w:basedOn w:val="DefaultParagraphFont"/>
    <w:rsid w:val="005F7A5A"/>
  </w:style>
  <w:style w:type="character" w:customStyle="1" w:styleId="mn">
    <w:name w:val="mn"/>
    <w:basedOn w:val="DefaultParagraphFont"/>
    <w:rsid w:val="005F7A5A"/>
  </w:style>
  <w:style w:type="character" w:customStyle="1" w:styleId="mjxassistivemathml">
    <w:name w:val="mjx_assistive_mathml"/>
    <w:basedOn w:val="DefaultParagraphFont"/>
    <w:rsid w:val="005F7A5A"/>
  </w:style>
  <w:style w:type="paragraph" w:customStyle="1" w:styleId="outlineelement">
    <w:name w:val="outlineelement"/>
    <w:basedOn w:val="Normal"/>
    <w:rsid w:val="005F7A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o">
    <w:name w:val="mo"/>
    <w:basedOn w:val="DefaultParagraphFont"/>
    <w:rsid w:val="005F7A5A"/>
  </w:style>
  <w:style w:type="paragraph" w:customStyle="1" w:styleId="EndNoteBibliographyTitle">
    <w:name w:val="EndNote Bibliography Title"/>
    <w:basedOn w:val="Normal"/>
    <w:link w:val="EndNoteBibliographyTitleChar"/>
    <w:rsid w:val="006340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4073"/>
    <w:rPr>
      <w:rFonts w:ascii="Calibri" w:hAnsi="Calibri" w:cs="Calibri"/>
      <w:noProof/>
    </w:rPr>
  </w:style>
  <w:style w:type="paragraph" w:customStyle="1" w:styleId="EndNoteBibliography">
    <w:name w:val="EndNote Bibliography"/>
    <w:basedOn w:val="Normal"/>
    <w:link w:val="EndNoteBibliographyChar"/>
    <w:rsid w:val="006340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4073"/>
    <w:rPr>
      <w:rFonts w:ascii="Calibri" w:hAnsi="Calibri" w:cs="Calibri"/>
      <w:noProof/>
    </w:rPr>
  </w:style>
  <w:style w:type="character" w:styleId="Hyperlink">
    <w:name w:val="Hyperlink"/>
    <w:basedOn w:val="DefaultParagraphFont"/>
    <w:uiPriority w:val="99"/>
    <w:unhideWhenUsed/>
    <w:rsid w:val="00634073"/>
    <w:rPr>
      <w:color w:val="0563C1" w:themeColor="hyperlink"/>
      <w:u w:val="single"/>
    </w:rPr>
  </w:style>
  <w:style w:type="character" w:styleId="UnresolvedMention">
    <w:name w:val="Unresolved Mention"/>
    <w:basedOn w:val="DefaultParagraphFont"/>
    <w:uiPriority w:val="99"/>
    <w:semiHidden/>
    <w:unhideWhenUsed/>
    <w:rsid w:val="00634073"/>
    <w:rPr>
      <w:color w:val="605E5C"/>
      <w:shd w:val="clear" w:color="auto" w:fill="E1DFDD"/>
    </w:rPr>
  </w:style>
  <w:style w:type="paragraph" w:styleId="ListParagraph">
    <w:name w:val="List Paragraph"/>
    <w:basedOn w:val="Normal"/>
    <w:uiPriority w:val="34"/>
    <w:qFormat/>
    <w:rsid w:val="0079122A"/>
    <w:pPr>
      <w:spacing w:line="256" w:lineRule="auto"/>
      <w:ind w:left="720"/>
      <w:contextualSpacing/>
    </w:pPr>
  </w:style>
  <w:style w:type="paragraph" w:styleId="Caption">
    <w:name w:val="caption"/>
    <w:basedOn w:val="Normal"/>
    <w:next w:val="Normal"/>
    <w:uiPriority w:val="35"/>
    <w:unhideWhenUsed/>
    <w:qFormat/>
    <w:rsid w:val="00E87CF9"/>
    <w:pPr>
      <w:spacing w:after="200" w:line="240" w:lineRule="auto"/>
    </w:pPr>
    <w:rPr>
      <w:i/>
      <w:iCs/>
      <w:color w:val="44546A" w:themeColor="text2"/>
      <w:sz w:val="18"/>
      <w:szCs w:val="18"/>
    </w:rPr>
  </w:style>
  <w:style w:type="paragraph" w:styleId="Revision">
    <w:name w:val="Revision"/>
    <w:hidden/>
    <w:uiPriority w:val="99"/>
    <w:semiHidden/>
    <w:rsid w:val="000E2F5C"/>
    <w:pPr>
      <w:spacing w:after="0" w:line="240" w:lineRule="auto"/>
    </w:pPr>
  </w:style>
  <w:style w:type="table" w:styleId="GridTable4-Accent6">
    <w:name w:val="Grid Table 4 Accent 6"/>
    <w:basedOn w:val="TableNormal"/>
    <w:uiPriority w:val="49"/>
    <w:rsid w:val="00D736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TMLPreformatted">
    <w:name w:val="HTML Preformatted"/>
    <w:basedOn w:val="Normal"/>
    <w:link w:val="HTMLPreformattedChar"/>
    <w:uiPriority w:val="99"/>
    <w:unhideWhenUsed/>
    <w:rsid w:val="00D12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26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64164">
      <w:bodyDiv w:val="1"/>
      <w:marLeft w:val="0"/>
      <w:marRight w:val="0"/>
      <w:marTop w:val="0"/>
      <w:marBottom w:val="0"/>
      <w:divBdr>
        <w:top w:val="none" w:sz="0" w:space="0" w:color="auto"/>
        <w:left w:val="none" w:sz="0" w:space="0" w:color="auto"/>
        <w:bottom w:val="none" w:sz="0" w:space="0" w:color="auto"/>
        <w:right w:val="none" w:sz="0" w:space="0" w:color="auto"/>
      </w:divBdr>
    </w:div>
    <w:div w:id="191724844">
      <w:bodyDiv w:val="1"/>
      <w:marLeft w:val="0"/>
      <w:marRight w:val="0"/>
      <w:marTop w:val="0"/>
      <w:marBottom w:val="0"/>
      <w:divBdr>
        <w:top w:val="none" w:sz="0" w:space="0" w:color="auto"/>
        <w:left w:val="none" w:sz="0" w:space="0" w:color="auto"/>
        <w:bottom w:val="none" w:sz="0" w:space="0" w:color="auto"/>
        <w:right w:val="none" w:sz="0" w:space="0" w:color="auto"/>
      </w:divBdr>
    </w:div>
    <w:div w:id="210115770">
      <w:bodyDiv w:val="1"/>
      <w:marLeft w:val="0"/>
      <w:marRight w:val="0"/>
      <w:marTop w:val="0"/>
      <w:marBottom w:val="0"/>
      <w:divBdr>
        <w:top w:val="none" w:sz="0" w:space="0" w:color="auto"/>
        <w:left w:val="none" w:sz="0" w:space="0" w:color="auto"/>
        <w:bottom w:val="none" w:sz="0" w:space="0" w:color="auto"/>
        <w:right w:val="none" w:sz="0" w:space="0" w:color="auto"/>
      </w:divBdr>
      <w:divsChild>
        <w:div w:id="1240752059">
          <w:marLeft w:val="547"/>
          <w:marRight w:val="0"/>
          <w:marTop w:val="86"/>
          <w:marBottom w:val="0"/>
          <w:divBdr>
            <w:top w:val="none" w:sz="0" w:space="0" w:color="auto"/>
            <w:left w:val="none" w:sz="0" w:space="0" w:color="auto"/>
            <w:bottom w:val="none" w:sz="0" w:space="0" w:color="auto"/>
            <w:right w:val="none" w:sz="0" w:space="0" w:color="auto"/>
          </w:divBdr>
        </w:div>
        <w:div w:id="1912885447">
          <w:marLeft w:val="547"/>
          <w:marRight w:val="0"/>
          <w:marTop w:val="86"/>
          <w:marBottom w:val="0"/>
          <w:divBdr>
            <w:top w:val="none" w:sz="0" w:space="0" w:color="auto"/>
            <w:left w:val="none" w:sz="0" w:space="0" w:color="auto"/>
            <w:bottom w:val="none" w:sz="0" w:space="0" w:color="auto"/>
            <w:right w:val="none" w:sz="0" w:space="0" w:color="auto"/>
          </w:divBdr>
        </w:div>
        <w:div w:id="1624382438">
          <w:marLeft w:val="547"/>
          <w:marRight w:val="0"/>
          <w:marTop w:val="86"/>
          <w:marBottom w:val="0"/>
          <w:divBdr>
            <w:top w:val="none" w:sz="0" w:space="0" w:color="auto"/>
            <w:left w:val="none" w:sz="0" w:space="0" w:color="auto"/>
            <w:bottom w:val="none" w:sz="0" w:space="0" w:color="auto"/>
            <w:right w:val="none" w:sz="0" w:space="0" w:color="auto"/>
          </w:divBdr>
        </w:div>
        <w:div w:id="1534001793">
          <w:marLeft w:val="547"/>
          <w:marRight w:val="0"/>
          <w:marTop w:val="86"/>
          <w:marBottom w:val="0"/>
          <w:divBdr>
            <w:top w:val="none" w:sz="0" w:space="0" w:color="auto"/>
            <w:left w:val="none" w:sz="0" w:space="0" w:color="auto"/>
            <w:bottom w:val="none" w:sz="0" w:space="0" w:color="auto"/>
            <w:right w:val="none" w:sz="0" w:space="0" w:color="auto"/>
          </w:divBdr>
        </w:div>
      </w:divsChild>
    </w:div>
    <w:div w:id="247427582">
      <w:bodyDiv w:val="1"/>
      <w:marLeft w:val="0"/>
      <w:marRight w:val="0"/>
      <w:marTop w:val="0"/>
      <w:marBottom w:val="0"/>
      <w:divBdr>
        <w:top w:val="none" w:sz="0" w:space="0" w:color="auto"/>
        <w:left w:val="none" w:sz="0" w:space="0" w:color="auto"/>
        <w:bottom w:val="none" w:sz="0" w:space="0" w:color="auto"/>
        <w:right w:val="none" w:sz="0" w:space="0" w:color="auto"/>
      </w:divBdr>
    </w:div>
    <w:div w:id="451628748">
      <w:bodyDiv w:val="1"/>
      <w:marLeft w:val="0"/>
      <w:marRight w:val="0"/>
      <w:marTop w:val="0"/>
      <w:marBottom w:val="0"/>
      <w:divBdr>
        <w:top w:val="none" w:sz="0" w:space="0" w:color="auto"/>
        <w:left w:val="none" w:sz="0" w:space="0" w:color="auto"/>
        <w:bottom w:val="none" w:sz="0" w:space="0" w:color="auto"/>
        <w:right w:val="none" w:sz="0" w:space="0" w:color="auto"/>
      </w:divBdr>
      <w:divsChild>
        <w:div w:id="230165376">
          <w:marLeft w:val="0"/>
          <w:marRight w:val="0"/>
          <w:marTop w:val="0"/>
          <w:marBottom w:val="0"/>
          <w:divBdr>
            <w:top w:val="none" w:sz="0" w:space="0" w:color="auto"/>
            <w:left w:val="none" w:sz="0" w:space="0" w:color="auto"/>
            <w:bottom w:val="none" w:sz="0" w:space="0" w:color="auto"/>
            <w:right w:val="none" w:sz="0" w:space="0" w:color="auto"/>
          </w:divBdr>
        </w:div>
        <w:div w:id="569925586">
          <w:marLeft w:val="0"/>
          <w:marRight w:val="0"/>
          <w:marTop w:val="0"/>
          <w:marBottom w:val="0"/>
          <w:divBdr>
            <w:top w:val="none" w:sz="0" w:space="0" w:color="auto"/>
            <w:left w:val="none" w:sz="0" w:space="0" w:color="auto"/>
            <w:bottom w:val="none" w:sz="0" w:space="0" w:color="auto"/>
            <w:right w:val="none" w:sz="0" w:space="0" w:color="auto"/>
          </w:divBdr>
          <w:divsChild>
            <w:div w:id="67533765">
              <w:marLeft w:val="0"/>
              <w:marRight w:val="0"/>
              <w:marTop w:val="0"/>
              <w:marBottom w:val="0"/>
              <w:divBdr>
                <w:top w:val="none" w:sz="0" w:space="0" w:color="auto"/>
                <w:left w:val="none" w:sz="0" w:space="0" w:color="auto"/>
                <w:bottom w:val="none" w:sz="0" w:space="0" w:color="auto"/>
                <w:right w:val="none" w:sz="0" w:space="0" w:color="auto"/>
              </w:divBdr>
            </w:div>
            <w:div w:id="369649132">
              <w:marLeft w:val="0"/>
              <w:marRight w:val="0"/>
              <w:marTop w:val="0"/>
              <w:marBottom w:val="0"/>
              <w:divBdr>
                <w:top w:val="none" w:sz="0" w:space="0" w:color="auto"/>
                <w:left w:val="none" w:sz="0" w:space="0" w:color="auto"/>
                <w:bottom w:val="none" w:sz="0" w:space="0" w:color="auto"/>
                <w:right w:val="none" w:sz="0" w:space="0" w:color="auto"/>
              </w:divBdr>
            </w:div>
          </w:divsChild>
        </w:div>
        <w:div w:id="980117661">
          <w:marLeft w:val="0"/>
          <w:marRight w:val="0"/>
          <w:marTop w:val="0"/>
          <w:marBottom w:val="0"/>
          <w:divBdr>
            <w:top w:val="none" w:sz="0" w:space="0" w:color="auto"/>
            <w:left w:val="none" w:sz="0" w:space="0" w:color="auto"/>
            <w:bottom w:val="none" w:sz="0" w:space="0" w:color="auto"/>
            <w:right w:val="none" w:sz="0" w:space="0" w:color="auto"/>
          </w:divBdr>
        </w:div>
        <w:div w:id="1664970613">
          <w:marLeft w:val="0"/>
          <w:marRight w:val="0"/>
          <w:marTop w:val="0"/>
          <w:marBottom w:val="0"/>
          <w:divBdr>
            <w:top w:val="none" w:sz="0" w:space="0" w:color="auto"/>
            <w:left w:val="none" w:sz="0" w:space="0" w:color="auto"/>
            <w:bottom w:val="none" w:sz="0" w:space="0" w:color="auto"/>
            <w:right w:val="none" w:sz="0" w:space="0" w:color="auto"/>
          </w:divBdr>
          <w:divsChild>
            <w:div w:id="813108714">
              <w:marLeft w:val="0"/>
              <w:marRight w:val="0"/>
              <w:marTop w:val="0"/>
              <w:marBottom w:val="0"/>
              <w:divBdr>
                <w:top w:val="none" w:sz="0" w:space="0" w:color="auto"/>
                <w:left w:val="none" w:sz="0" w:space="0" w:color="auto"/>
                <w:bottom w:val="none" w:sz="0" w:space="0" w:color="auto"/>
                <w:right w:val="none" w:sz="0" w:space="0" w:color="auto"/>
              </w:divBdr>
            </w:div>
            <w:div w:id="1587499707">
              <w:marLeft w:val="0"/>
              <w:marRight w:val="0"/>
              <w:marTop w:val="0"/>
              <w:marBottom w:val="0"/>
              <w:divBdr>
                <w:top w:val="none" w:sz="0" w:space="0" w:color="auto"/>
                <w:left w:val="none" w:sz="0" w:space="0" w:color="auto"/>
                <w:bottom w:val="none" w:sz="0" w:space="0" w:color="auto"/>
                <w:right w:val="none" w:sz="0" w:space="0" w:color="auto"/>
              </w:divBdr>
            </w:div>
            <w:div w:id="1906867654">
              <w:marLeft w:val="0"/>
              <w:marRight w:val="0"/>
              <w:marTop w:val="0"/>
              <w:marBottom w:val="0"/>
              <w:divBdr>
                <w:top w:val="none" w:sz="0" w:space="0" w:color="auto"/>
                <w:left w:val="none" w:sz="0" w:space="0" w:color="auto"/>
                <w:bottom w:val="none" w:sz="0" w:space="0" w:color="auto"/>
                <w:right w:val="none" w:sz="0" w:space="0" w:color="auto"/>
              </w:divBdr>
            </w:div>
            <w:div w:id="209073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33660">
      <w:bodyDiv w:val="1"/>
      <w:marLeft w:val="0"/>
      <w:marRight w:val="0"/>
      <w:marTop w:val="0"/>
      <w:marBottom w:val="0"/>
      <w:divBdr>
        <w:top w:val="none" w:sz="0" w:space="0" w:color="auto"/>
        <w:left w:val="none" w:sz="0" w:space="0" w:color="auto"/>
        <w:bottom w:val="none" w:sz="0" w:space="0" w:color="auto"/>
        <w:right w:val="none" w:sz="0" w:space="0" w:color="auto"/>
      </w:divBdr>
      <w:divsChild>
        <w:div w:id="497497973">
          <w:marLeft w:val="0"/>
          <w:marRight w:val="0"/>
          <w:marTop w:val="0"/>
          <w:marBottom w:val="0"/>
          <w:divBdr>
            <w:top w:val="none" w:sz="0" w:space="0" w:color="auto"/>
            <w:left w:val="none" w:sz="0" w:space="0" w:color="auto"/>
            <w:bottom w:val="none" w:sz="0" w:space="0" w:color="auto"/>
            <w:right w:val="none" w:sz="0" w:space="0" w:color="auto"/>
          </w:divBdr>
          <w:divsChild>
            <w:div w:id="20518170">
              <w:marLeft w:val="0"/>
              <w:marRight w:val="0"/>
              <w:marTop w:val="0"/>
              <w:marBottom w:val="0"/>
              <w:divBdr>
                <w:top w:val="none" w:sz="0" w:space="0" w:color="auto"/>
                <w:left w:val="none" w:sz="0" w:space="0" w:color="auto"/>
                <w:bottom w:val="none" w:sz="0" w:space="0" w:color="auto"/>
                <w:right w:val="none" w:sz="0" w:space="0" w:color="auto"/>
              </w:divBdr>
            </w:div>
            <w:div w:id="102767659">
              <w:marLeft w:val="0"/>
              <w:marRight w:val="0"/>
              <w:marTop w:val="0"/>
              <w:marBottom w:val="0"/>
              <w:divBdr>
                <w:top w:val="none" w:sz="0" w:space="0" w:color="auto"/>
                <w:left w:val="none" w:sz="0" w:space="0" w:color="auto"/>
                <w:bottom w:val="none" w:sz="0" w:space="0" w:color="auto"/>
                <w:right w:val="none" w:sz="0" w:space="0" w:color="auto"/>
              </w:divBdr>
            </w:div>
            <w:div w:id="608782585">
              <w:marLeft w:val="0"/>
              <w:marRight w:val="0"/>
              <w:marTop w:val="0"/>
              <w:marBottom w:val="0"/>
              <w:divBdr>
                <w:top w:val="none" w:sz="0" w:space="0" w:color="auto"/>
                <w:left w:val="none" w:sz="0" w:space="0" w:color="auto"/>
                <w:bottom w:val="none" w:sz="0" w:space="0" w:color="auto"/>
                <w:right w:val="none" w:sz="0" w:space="0" w:color="auto"/>
              </w:divBdr>
            </w:div>
            <w:div w:id="2136605228">
              <w:marLeft w:val="0"/>
              <w:marRight w:val="0"/>
              <w:marTop w:val="0"/>
              <w:marBottom w:val="0"/>
              <w:divBdr>
                <w:top w:val="none" w:sz="0" w:space="0" w:color="auto"/>
                <w:left w:val="none" w:sz="0" w:space="0" w:color="auto"/>
                <w:bottom w:val="none" w:sz="0" w:space="0" w:color="auto"/>
                <w:right w:val="none" w:sz="0" w:space="0" w:color="auto"/>
              </w:divBdr>
            </w:div>
          </w:divsChild>
        </w:div>
        <w:div w:id="637102773">
          <w:marLeft w:val="0"/>
          <w:marRight w:val="0"/>
          <w:marTop w:val="0"/>
          <w:marBottom w:val="0"/>
          <w:divBdr>
            <w:top w:val="none" w:sz="0" w:space="0" w:color="auto"/>
            <w:left w:val="none" w:sz="0" w:space="0" w:color="auto"/>
            <w:bottom w:val="none" w:sz="0" w:space="0" w:color="auto"/>
            <w:right w:val="none" w:sz="0" w:space="0" w:color="auto"/>
          </w:divBdr>
        </w:div>
        <w:div w:id="959654541">
          <w:marLeft w:val="0"/>
          <w:marRight w:val="0"/>
          <w:marTop w:val="0"/>
          <w:marBottom w:val="0"/>
          <w:divBdr>
            <w:top w:val="none" w:sz="0" w:space="0" w:color="auto"/>
            <w:left w:val="none" w:sz="0" w:space="0" w:color="auto"/>
            <w:bottom w:val="none" w:sz="0" w:space="0" w:color="auto"/>
            <w:right w:val="none" w:sz="0" w:space="0" w:color="auto"/>
          </w:divBdr>
        </w:div>
        <w:div w:id="1406876710">
          <w:marLeft w:val="0"/>
          <w:marRight w:val="0"/>
          <w:marTop w:val="0"/>
          <w:marBottom w:val="0"/>
          <w:divBdr>
            <w:top w:val="none" w:sz="0" w:space="0" w:color="auto"/>
            <w:left w:val="none" w:sz="0" w:space="0" w:color="auto"/>
            <w:bottom w:val="none" w:sz="0" w:space="0" w:color="auto"/>
            <w:right w:val="none" w:sz="0" w:space="0" w:color="auto"/>
          </w:divBdr>
          <w:divsChild>
            <w:div w:id="676688199">
              <w:marLeft w:val="0"/>
              <w:marRight w:val="0"/>
              <w:marTop w:val="0"/>
              <w:marBottom w:val="0"/>
              <w:divBdr>
                <w:top w:val="none" w:sz="0" w:space="0" w:color="auto"/>
                <w:left w:val="none" w:sz="0" w:space="0" w:color="auto"/>
                <w:bottom w:val="none" w:sz="0" w:space="0" w:color="auto"/>
                <w:right w:val="none" w:sz="0" w:space="0" w:color="auto"/>
              </w:divBdr>
            </w:div>
            <w:div w:id="194014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639286">
      <w:bodyDiv w:val="1"/>
      <w:marLeft w:val="0"/>
      <w:marRight w:val="0"/>
      <w:marTop w:val="0"/>
      <w:marBottom w:val="0"/>
      <w:divBdr>
        <w:top w:val="none" w:sz="0" w:space="0" w:color="auto"/>
        <w:left w:val="none" w:sz="0" w:space="0" w:color="auto"/>
        <w:bottom w:val="none" w:sz="0" w:space="0" w:color="auto"/>
        <w:right w:val="none" w:sz="0" w:space="0" w:color="auto"/>
      </w:divBdr>
    </w:div>
    <w:div w:id="1183474079">
      <w:bodyDiv w:val="1"/>
      <w:marLeft w:val="0"/>
      <w:marRight w:val="0"/>
      <w:marTop w:val="0"/>
      <w:marBottom w:val="0"/>
      <w:divBdr>
        <w:top w:val="none" w:sz="0" w:space="0" w:color="auto"/>
        <w:left w:val="none" w:sz="0" w:space="0" w:color="auto"/>
        <w:bottom w:val="none" w:sz="0" w:space="0" w:color="auto"/>
        <w:right w:val="none" w:sz="0" w:space="0" w:color="auto"/>
      </w:divBdr>
    </w:div>
    <w:div w:id="1302076378">
      <w:bodyDiv w:val="1"/>
      <w:marLeft w:val="0"/>
      <w:marRight w:val="0"/>
      <w:marTop w:val="0"/>
      <w:marBottom w:val="0"/>
      <w:divBdr>
        <w:top w:val="none" w:sz="0" w:space="0" w:color="auto"/>
        <w:left w:val="none" w:sz="0" w:space="0" w:color="auto"/>
        <w:bottom w:val="none" w:sz="0" w:space="0" w:color="auto"/>
        <w:right w:val="none" w:sz="0" w:space="0" w:color="auto"/>
      </w:divBdr>
    </w:div>
    <w:div w:id="1309241714">
      <w:bodyDiv w:val="1"/>
      <w:marLeft w:val="0"/>
      <w:marRight w:val="0"/>
      <w:marTop w:val="0"/>
      <w:marBottom w:val="0"/>
      <w:divBdr>
        <w:top w:val="none" w:sz="0" w:space="0" w:color="auto"/>
        <w:left w:val="none" w:sz="0" w:space="0" w:color="auto"/>
        <w:bottom w:val="none" w:sz="0" w:space="0" w:color="auto"/>
        <w:right w:val="none" w:sz="0" w:space="0" w:color="auto"/>
      </w:divBdr>
    </w:div>
    <w:div w:id="1321730419">
      <w:bodyDiv w:val="1"/>
      <w:marLeft w:val="0"/>
      <w:marRight w:val="0"/>
      <w:marTop w:val="0"/>
      <w:marBottom w:val="0"/>
      <w:divBdr>
        <w:top w:val="none" w:sz="0" w:space="0" w:color="auto"/>
        <w:left w:val="none" w:sz="0" w:space="0" w:color="auto"/>
        <w:bottom w:val="none" w:sz="0" w:space="0" w:color="auto"/>
        <w:right w:val="none" w:sz="0" w:space="0" w:color="auto"/>
      </w:divBdr>
    </w:div>
    <w:div w:id="1512259554">
      <w:bodyDiv w:val="1"/>
      <w:marLeft w:val="0"/>
      <w:marRight w:val="0"/>
      <w:marTop w:val="0"/>
      <w:marBottom w:val="0"/>
      <w:divBdr>
        <w:top w:val="none" w:sz="0" w:space="0" w:color="auto"/>
        <w:left w:val="none" w:sz="0" w:space="0" w:color="auto"/>
        <w:bottom w:val="none" w:sz="0" w:space="0" w:color="auto"/>
        <w:right w:val="none" w:sz="0" w:space="0" w:color="auto"/>
      </w:divBdr>
    </w:div>
    <w:div w:id="1569921585">
      <w:bodyDiv w:val="1"/>
      <w:marLeft w:val="0"/>
      <w:marRight w:val="0"/>
      <w:marTop w:val="0"/>
      <w:marBottom w:val="0"/>
      <w:divBdr>
        <w:top w:val="none" w:sz="0" w:space="0" w:color="auto"/>
        <w:left w:val="none" w:sz="0" w:space="0" w:color="auto"/>
        <w:bottom w:val="none" w:sz="0" w:space="0" w:color="auto"/>
        <w:right w:val="none" w:sz="0" w:space="0" w:color="auto"/>
      </w:divBdr>
    </w:div>
    <w:div w:id="1835029114">
      <w:bodyDiv w:val="1"/>
      <w:marLeft w:val="0"/>
      <w:marRight w:val="0"/>
      <w:marTop w:val="0"/>
      <w:marBottom w:val="0"/>
      <w:divBdr>
        <w:top w:val="none" w:sz="0" w:space="0" w:color="auto"/>
        <w:left w:val="none" w:sz="0" w:space="0" w:color="auto"/>
        <w:bottom w:val="none" w:sz="0" w:space="0" w:color="auto"/>
        <w:right w:val="none" w:sz="0" w:space="0" w:color="auto"/>
      </w:divBdr>
    </w:div>
    <w:div w:id="2051418701">
      <w:bodyDiv w:val="1"/>
      <w:marLeft w:val="0"/>
      <w:marRight w:val="0"/>
      <w:marTop w:val="0"/>
      <w:marBottom w:val="0"/>
      <w:divBdr>
        <w:top w:val="none" w:sz="0" w:space="0" w:color="auto"/>
        <w:left w:val="none" w:sz="0" w:space="0" w:color="auto"/>
        <w:bottom w:val="none" w:sz="0" w:space="0" w:color="auto"/>
        <w:right w:val="none" w:sz="0" w:space="0" w:color="auto"/>
      </w:divBdr>
    </w:div>
    <w:div w:id="214292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kaggle.com/c/house-prices-advanced-regression-techniques" TargetMode="External"/><Relationship Id="rId21" Type="http://schemas.openxmlformats.org/officeDocument/2006/relationships/image" Target="media/image12.png"/><Relationship Id="rId42" Type="http://schemas.openxmlformats.org/officeDocument/2006/relationships/image" Target="media/image30.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7.png"/><Relationship Id="rId11" Type="http://schemas.openxmlformats.org/officeDocument/2006/relationships/image" Target="media/image2.png"/><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61" Type="http://schemas.openxmlformats.org/officeDocument/2006/relationships/image" Target="media/image48.png"/><Relationship Id="rId82" Type="http://schemas.openxmlformats.org/officeDocument/2006/relationships/fontTable" Target="fontTable.xml"/><Relationship Id="rId19" Type="http://schemas.openxmlformats.org/officeDocument/2006/relationships/image" Target="media/image10.w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www.neighborhoodscout.com/ia/ames" TargetMode="External"/><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3" Type="http://schemas.openxmlformats.org/officeDocument/2006/relationships/customXml" Target="../customXml/item3.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www.freddiemac.com/perspectives/sam-khater/20210415-single-family-shortage" TargetMode="External"/><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1.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1.png"/><Relationship Id="rId41" Type="http://schemas.openxmlformats.org/officeDocument/2006/relationships/image" Target="media/image29.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7.png"/><Relationship Id="rId24" Type="http://schemas.openxmlformats.org/officeDocument/2006/relationships/image" Target="media/image15.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ACFFA114CA24F47B060AA2AFD034ABE" ma:contentTypeVersion="6" ma:contentTypeDescription="Create a new document." ma:contentTypeScope="" ma:versionID="0ed1e2ec13d481b400c20541b7becbc3">
  <xsd:schema xmlns:xsd="http://www.w3.org/2001/XMLSchema" xmlns:xs="http://www.w3.org/2001/XMLSchema" xmlns:p="http://schemas.microsoft.com/office/2006/metadata/properties" xmlns:ns2="7726d89d-1d45-4321-9103-cfaf243a7c54" targetNamespace="http://schemas.microsoft.com/office/2006/metadata/properties" ma:root="true" ma:fieldsID="fdfc1f65db610fb4c6fde5db267454a2" ns2:_="">
    <xsd:import namespace="7726d89d-1d45-4321-9103-cfaf243a7c5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26d89d-1d45-4321-9103-cfaf243a7c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29F76B-C5C3-45C7-B8E2-C75E447E018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F63D755-62FC-435C-923E-D3818FFFDAAD}">
  <ds:schemaRefs>
    <ds:schemaRef ds:uri="http://schemas.openxmlformats.org/officeDocument/2006/bibliography"/>
  </ds:schemaRefs>
</ds:datastoreItem>
</file>

<file path=customXml/itemProps3.xml><?xml version="1.0" encoding="utf-8"?>
<ds:datastoreItem xmlns:ds="http://schemas.openxmlformats.org/officeDocument/2006/customXml" ds:itemID="{E3945CB6-6E74-49C9-B0EC-476543E67706}">
  <ds:schemaRefs>
    <ds:schemaRef ds:uri="http://schemas.microsoft.com/sharepoint/v3/contenttype/forms"/>
  </ds:schemaRefs>
</ds:datastoreItem>
</file>

<file path=customXml/itemProps4.xml><?xml version="1.0" encoding="utf-8"?>
<ds:datastoreItem xmlns:ds="http://schemas.openxmlformats.org/officeDocument/2006/customXml" ds:itemID="{B0F6555E-2A50-4AE4-B06D-B1CEB92152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26d89d-1d45-4321-9103-cfaf243a7c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001</TotalTime>
  <Pages>15</Pages>
  <Words>4147</Words>
  <Characters>2364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Gerszberg</dc:creator>
  <cp:keywords/>
  <dc:description/>
  <cp:lastModifiedBy>Gerszberg, Jonathan D</cp:lastModifiedBy>
  <cp:revision>397</cp:revision>
  <cp:lastPrinted>2022-07-06T00:27:00Z</cp:lastPrinted>
  <dcterms:created xsi:type="dcterms:W3CDTF">2022-07-12T16:10:00Z</dcterms:created>
  <dcterms:modified xsi:type="dcterms:W3CDTF">2022-07-24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CFFA114CA24F47B060AA2AFD034ABE</vt:lpwstr>
  </property>
  <property fmtid="{D5CDD505-2E9C-101B-9397-08002B2CF9AE}" pid="3" name="MSIP_Label_1a04591e-2156-4e7e-b8dc-60ccb91b4f06_Enabled">
    <vt:lpwstr>true</vt:lpwstr>
  </property>
  <property fmtid="{D5CDD505-2E9C-101B-9397-08002B2CF9AE}" pid="4" name="MSIP_Label_1a04591e-2156-4e7e-b8dc-60ccb91b4f06_SetDate">
    <vt:lpwstr>2022-07-04T17:24:49Z</vt:lpwstr>
  </property>
  <property fmtid="{D5CDD505-2E9C-101B-9397-08002B2CF9AE}" pid="5" name="MSIP_Label_1a04591e-2156-4e7e-b8dc-60ccb91b4f06_Method">
    <vt:lpwstr>Standard</vt:lpwstr>
  </property>
  <property fmtid="{D5CDD505-2E9C-101B-9397-08002B2CF9AE}" pid="6" name="MSIP_Label_1a04591e-2156-4e7e-b8dc-60ccb91b4f06_Name">
    <vt:lpwstr>Internal-THD</vt:lpwstr>
  </property>
  <property fmtid="{D5CDD505-2E9C-101B-9397-08002B2CF9AE}" pid="7" name="MSIP_Label_1a04591e-2156-4e7e-b8dc-60ccb91b4f06_SiteId">
    <vt:lpwstr>fb7e6711-b619-4fbe-afe6-f83b12673323</vt:lpwstr>
  </property>
  <property fmtid="{D5CDD505-2E9C-101B-9397-08002B2CF9AE}" pid="8" name="MSIP_Label_1a04591e-2156-4e7e-b8dc-60ccb91b4f06_ActionId">
    <vt:lpwstr>74c75467-95be-4f6d-9384-4100986b6cf7</vt:lpwstr>
  </property>
  <property fmtid="{D5CDD505-2E9C-101B-9397-08002B2CF9AE}" pid="9" name="MSIP_Label_1a04591e-2156-4e7e-b8dc-60ccb91b4f06_ContentBits">
    <vt:lpwstr>2</vt:lpwstr>
  </property>
</Properties>
</file>